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w:t>
      </w:r>
      <w:proofErr w:type="gramStart"/>
      <w:r w:rsidRPr="004E0722">
        <w:t>century</w:t>
      </w:r>
      <w:proofErr w:type="gramEnd"/>
      <w:r w:rsidRPr="004E0722">
        <w:t xml:space="preserve">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t>
      </w:r>
      <w:proofErr w:type="gramStart"/>
      <w:r w:rsidR="005B7ECF" w:rsidRPr="005B7ECF">
        <w:rPr>
          <w:rFonts w:ascii="Calibri" w:hAnsi="Calibri" w:cs="Calibri"/>
          <w:color w:val="000000" w:themeColor="text1"/>
          <w:shd w:val="clear" w:color="auto" w:fill="FFFFFF"/>
        </w:rPr>
        <w:t>wide-range</w:t>
      </w:r>
      <w:proofErr w:type="gramEnd"/>
      <w:r w:rsidR="005B7ECF" w:rsidRPr="005B7ECF">
        <w:rPr>
          <w:rFonts w:ascii="Calibri" w:hAnsi="Calibri" w:cs="Calibri"/>
          <w:color w:val="000000" w:themeColor="text1"/>
          <w:shd w:val="clear" w:color="auto" w:fill="FFFFFF"/>
        </w:rPr>
        <w:t xml:space="preserv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proofErr w:type="spellStart"/>
      <w:r w:rsidRPr="00D51007">
        <w:rPr>
          <w:i/>
        </w:rPr>
        <w:t>Nutritools</w:t>
      </w:r>
      <w:proofErr w:type="spellEnd"/>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w:t>
      </w:r>
      <w:proofErr w:type="spellStart"/>
      <w:r w:rsidRPr="004E0722">
        <w:t>fiber</w:t>
      </w:r>
      <w:proofErr w:type="spellEnd"/>
      <w:r w:rsidRPr="004E0722">
        <w:t xml:space="preserve">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proofErr w:type="spellStart"/>
      <w:r w:rsidRPr="00AB6F4A">
        <w:rPr>
          <w:i/>
        </w:rPr>
        <w:t>LooseIt</w:t>
      </w:r>
      <w:proofErr w:type="spellEnd"/>
      <w:r>
        <w:t>” or “</w:t>
      </w:r>
      <w:proofErr w:type="spellStart"/>
      <w:r w:rsidRPr="00AB6F4A">
        <w:rPr>
          <w:i/>
        </w:rPr>
        <w:t>Fooducate</w:t>
      </w:r>
      <w:proofErr w:type="spellEnd"/>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proofErr w:type="spellStart"/>
      <w:r w:rsidRPr="00072127">
        <w:rPr>
          <w:i/>
        </w:rPr>
        <w:t>SaltSwitch</w:t>
      </w:r>
      <w:proofErr w:type="spellEnd"/>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xml:space="preserve"> represents an action that </w:t>
      </w:r>
      <w:proofErr w:type="spellStart"/>
      <w:r w:rsidRPr="00C419C3">
        <w:rPr>
          <w:color w:val="111111"/>
        </w:rPr>
        <w:t>fulfills</w:t>
      </w:r>
      <w:proofErr w:type="spellEnd"/>
      <w:r w:rsidRPr="00C419C3">
        <w:rPr>
          <w:color w:val="111111"/>
        </w:rPr>
        <w:t xml:space="preserve">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 xml:space="preserve">This </w:t>
      </w:r>
      <w:proofErr w:type="spellStart"/>
      <w:r w:rsidRPr="00C419C3">
        <w:rPr>
          <w:color w:val="111111"/>
          <w:lang w:val="de-DE"/>
        </w:rPr>
        <w:t>should</w:t>
      </w:r>
      <w:proofErr w:type="spellEnd"/>
      <w:r w:rsidRPr="00C419C3">
        <w:rPr>
          <w:color w:val="111111"/>
          <w:lang w:val="de-DE"/>
        </w:rPr>
        <w:t xml:space="preserve"> </w:t>
      </w:r>
      <w:proofErr w:type="spellStart"/>
      <w:r w:rsidRPr="00C419C3">
        <w:rPr>
          <w:color w:val="111111"/>
          <w:lang w:val="de-DE"/>
        </w:rPr>
        <w:t>include</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many</w:t>
      </w:r>
      <w:proofErr w:type="spellEnd"/>
      <w:r w:rsidRPr="00C419C3">
        <w:rPr>
          <w:color w:val="111111"/>
          <w:lang w:val="de-DE"/>
        </w:rPr>
        <w:t xml:space="preserve"> </w:t>
      </w:r>
      <w:proofErr w:type="spellStart"/>
      <w:r w:rsidRPr="00C419C3">
        <w:rPr>
          <w:color w:val="111111"/>
          <w:lang w:val="de-DE"/>
        </w:rPr>
        <w:t>representative</w:t>
      </w:r>
      <w:proofErr w:type="spellEnd"/>
      <w:r w:rsidRPr="00C419C3">
        <w:rPr>
          <w:color w:val="111111"/>
          <w:lang w:val="de-DE"/>
        </w:rPr>
        <w:t xml:space="preserve"> </w:t>
      </w:r>
      <w:proofErr w:type="spellStart"/>
      <w:r w:rsidRPr="00C419C3">
        <w:rPr>
          <w:color w:val="111111"/>
          <w:lang w:val="de-DE"/>
        </w:rPr>
        <w:t>phrases</w:t>
      </w:r>
      <w:proofErr w:type="spellEnd"/>
      <w:r w:rsidRPr="00C419C3">
        <w:rPr>
          <w:color w:val="111111"/>
          <w:lang w:val="de-DE"/>
        </w:rPr>
        <w:t xml:space="preserve"> </w:t>
      </w:r>
      <w:proofErr w:type="spellStart"/>
      <w:r w:rsidRPr="00C419C3">
        <w:rPr>
          <w:color w:val="111111"/>
          <w:lang w:val="de-DE"/>
        </w:rPr>
        <w:t>as</w:t>
      </w:r>
      <w:proofErr w:type="spellEnd"/>
      <w:r w:rsidRPr="00C419C3">
        <w:rPr>
          <w:color w:val="111111"/>
          <w:lang w:val="de-DE"/>
        </w:rPr>
        <w:t xml:space="preserve"> </w:t>
      </w:r>
      <w:proofErr w:type="spellStart"/>
      <w:r w:rsidRPr="00C419C3">
        <w:rPr>
          <w:color w:val="111111"/>
          <w:lang w:val="de-DE"/>
        </w:rPr>
        <w:t>possible</w:t>
      </w:r>
      <w:proofErr w:type="spellEnd"/>
      <w:r w:rsidRPr="00C419C3">
        <w:rPr>
          <w:color w:val="111111"/>
          <w:lang w:val="de-DE"/>
        </w:rPr>
        <w:t>.</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xml:space="preserve"> between your skill and the user to collect all the information needed to </w:t>
      </w:r>
      <w:proofErr w:type="spellStart"/>
      <w:r w:rsidRPr="00C419C3">
        <w:rPr>
          <w:color w:val="111111"/>
        </w:rPr>
        <w:t>fulfill</w:t>
      </w:r>
      <w:proofErr w:type="spellEnd"/>
      <w:r w:rsidRPr="00C419C3">
        <w:rPr>
          <w:color w:val="111111"/>
        </w:rPr>
        <w:t xml:space="preserve">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proofErr w:type="spellStart"/>
      <w:r w:rsidRPr="009B500D">
        <w:rPr>
          <w:i/>
        </w:rPr>
        <w:t>fulfillment</w:t>
      </w:r>
      <w:proofErr w:type="spellEnd"/>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w:t>
      </w:r>
      <w:proofErr w:type="spellStart"/>
      <w:r w:rsidRPr="004E0722">
        <w:t>fulfillment</w:t>
      </w:r>
      <w:proofErr w:type="spellEnd"/>
      <w:r w:rsidRPr="004E0722">
        <w:t xml:space="preserve"> that processes the intent. The </w:t>
      </w:r>
      <w:proofErr w:type="spellStart"/>
      <w:r w:rsidRPr="004E0722">
        <w:t>fulfillment</w:t>
      </w:r>
      <w:proofErr w:type="spellEnd"/>
      <w:r w:rsidRPr="004E0722">
        <w:t xml:space="preserve">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 xml:space="preserve">To choose an appropriate platform </w:t>
      </w:r>
      <w:proofErr w:type="gramStart"/>
      <w:r>
        <w:t>for  this</w:t>
      </w:r>
      <w:proofErr w:type="gramEnd"/>
      <w:r>
        <w:t xml:space="preserve">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0F5CDA">
        <w:tc>
          <w:tcPr>
            <w:tcW w:w="1680" w:type="dxa"/>
          </w:tcPr>
          <w:p w14:paraId="1CF4C59C" w14:textId="77777777" w:rsidR="002A58A4" w:rsidRPr="00BD0845" w:rsidRDefault="002A58A4" w:rsidP="000F5CDA">
            <w:pPr>
              <w:rPr>
                <w:b/>
              </w:rPr>
            </w:pPr>
            <w:r>
              <w:rPr>
                <w:b/>
              </w:rPr>
              <w:t>Description</w:t>
            </w:r>
          </w:p>
        </w:tc>
        <w:tc>
          <w:tcPr>
            <w:tcW w:w="1680" w:type="dxa"/>
          </w:tcPr>
          <w:p w14:paraId="754DB302" w14:textId="77777777" w:rsidR="002A58A4" w:rsidRPr="00E2185E" w:rsidRDefault="002A58A4" w:rsidP="000F5CDA">
            <w:pPr>
              <w:rPr>
                <w:b/>
              </w:rPr>
            </w:pPr>
            <w:r>
              <w:rPr>
                <w:b/>
              </w:rPr>
              <w:t>Alexa</w:t>
            </w:r>
          </w:p>
        </w:tc>
        <w:tc>
          <w:tcPr>
            <w:tcW w:w="1680" w:type="dxa"/>
          </w:tcPr>
          <w:p w14:paraId="40D93C8D" w14:textId="77777777" w:rsidR="002A58A4" w:rsidRPr="00E2185E" w:rsidRDefault="002A58A4" w:rsidP="000F5CDA">
            <w:pPr>
              <w:rPr>
                <w:b/>
              </w:rPr>
            </w:pPr>
            <w:r w:rsidRPr="00E2185E">
              <w:rPr>
                <w:b/>
              </w:rPr>
              <w:t>Google Home</w:t>
            </w:r>
          </w:p>
        </w:tc>
      </w:tr>
      <w:tr w:rsidR="002A58A4" w14:paraId="43F4BCE6" w14:textId="77777777" w:rsidTr="000F5CDA">
        <w:tc>
          <w:tcPr>
            <w:tcW w:w="1680" w:type="dxa"/>
          </w:tcPr>
          <w:p w14:paraId="1231FABA" w14:textId="77777777" w:rsidR="002A58A4" w:rsidRDefault="002A58A4" w:rsidP="000F5CDA">
            <w:r>
              <w:t>Invocation</w:t>
            </w:r>
          </w:p>
        </w:tc>
        <w:tc>
          <w:tcPr>
            <w:tcW w:w="1680" w:type="dxa"/>
          </w:tcPr>
          <w:p w14:paraId="226C79E1" w14:textId="77777777" w:rsidR="002A58A4" w:rsidRDefault="002A58A4" w:rsidP="000F5CDA">
            <w:r>
              <w:t xml:space="preserve">Predefined </w:t>
            </w:r>
          </w:p>
        </w:tc>
        <w:tc>
          <w:tcPr>
            <w:tcW w:w="1680" w:type="dxa"/>
          </w:tcPr>
          <w:p w14:paraId="368C6B14" w14:textId="77777777" w:rsidR="002A58A4" w:rsidRDefault="002A58A4" w:rsidP="000F5CDA">
            <w:r>
              <w:t>Custom</w:t>
            </w:r>
          </w:p>
        </w:tc>
      </w:tr>
      <w:tr w:rsidR="002A58A4" w14:paraId="5247515B" w14:textId="77777777" w:rsidTr="000F5CDA">
        <w:tc>
          <w:tcPr>
            <w:tcW w:w="1680" w:type="dxa"/>
          </w:tcPr>
          <w:p w14:paraId="1EFFAD35" w14:textId="77777777" w:rsidR="002A58A4" w:rsidRDefault="002A58A4" w:rsidP="000F5CDA">
            <w:r>
              <w:t>Conversation framework</w:t>
            </w:r>
          </w:p>
        </w:tc>
        <w:tc>
          <w:tcPr>
            <w:tcW w:w="1680" w:type="dxa"/>
          </w:tcPr>
          <w:p w14:paraId="51A48213" w14:textId="77777777" w:rsidR="002A58A4" w:rsidRDefault="002A58A4" w:rsidP="000F5CDA">
            <w:r>
              <w:t>JSON</w:t>
            </w:r>
          </w:p>
        </w:tc>
        <w:tc>
          <w:tcPr>
            <w:tcW w:w="1680" w:type="dxa"/>
          </w:tcPr>
          <w:p w14:paraId="2F1EF91B" w14:textId="77777777" w:rsidR="002A58A4" w:rsidRDefault="002A58A4" w:rsidP="000F5CDA">
            <w:r>
              <w:t>JSON</w:t>
            </w:r>
          </w:p>
        </w:tc>
      </w:tr>
      <w:tr w:rsidR="002A58A4" w14:paraId="03E5C878" w14:textId="77777777" w:rsidTr="000F5CDA">
        <w:tc>
          <w:tcPr>
            <w:tcW w:w="1680" w:type="dxa"/>
          </w:tcPr>
          <w:p w14:paraId="1508F404" w14:textId="77777777" w:rsidR="002A58A4" w:rsidRDefault="002A58A4" w:rsidP="000F5CDA">
            <w:r>
              <w:t>Defining JSON data</w:t>
            </w:r>
          </w:p>
        </w:tc>
        <w:tc>
          <w:tcPr>
            <w:tcW w:w="1680" w:type="dxa"/>
          </w:tcPr>
          <w:p w14:paraId="1385FCC5" w14:textId="77777777" w:rsidR="002A58A4" w:rsidRDefault="002A58A4" w:rsidP="000F5CDA">
            <w:r>
              <w:t>Developer platform only</w:t>
            </w:r>
          </w:p>
        </w:tc>
        <w:tc>
          <w:tcPr>
            <w:tcW w:w="1680" w:type="dxa"/>
          </w:tcPr>
          <w:p w14:paraId="163ED7B4" w14:textId="77777777" w:rsidR="002A58A4" w:rsidRDefault="002A58A4" w:rsidP="000F5CDA">
            <w:r>
              <w:t>Separate JSON file</w:t>
            </w:r>
          </w:p>
        </w:tc>
      </w:tr>
      <w:tr w:rsidR="002A58A4" w14:paraId="321D87E5" w14:textId="77777777" w:rsidTr="000F5CDA">
        <w:tc>
          <w:tcPr>
            <w:tcW w:w="1680" w:type="dxa"/>
          </w:tcPr>
          <w:p w14:paraId="2148604A" w14:textId="77777777" w:rsidR="002A58A4" w:rsidRDefault="002A58A4" w:rsidP="000F5CDA">
            <w:r>
              <w:t>Switching intents mid-conversation</w:t>
            </w:r>
          </w:p>
        </w:tc>
        <w:tc>
          <w:tcPr>
            <w:tcW w:w="1680" w:type="dxa"/>
          </w:tcPr>
          <w:p w14:paraId="70A2AF4D" w14:textId="77777777" w:rsidR="002A58A4" w:rsidRDefault="002A58A4" w:rsidP="000F5CDA">
            <w:r>
              <w:t xml:space="preserve">Easy to customize  </w:t>
            </w:r>
          </w:p>
        </w:tc>
        <w:tc>
          <w:tcPr>
            <w:tcW w:w="1680" w:type="dxa"/>
          </w:tcPr>
          <w:p w14:paraId="2C2C148F" w14:textId="77777777" w:rsidR="002A58A4" w:rsidRDefault="002A58A4" w:rsidP="000F5CDA">
            <w:r>
              <w:t xml:space="preserve">Difficult to customize </w:t>
            </w:r>
          </w:p>
        </w:tc>
      </w:tr>
      <w:tr w:rsidR="002A58A4" w14:paraId="6345F56C" w14:textId="77777777" w:rsidTr="000F5CDA">
        <w:tc>
          <w:tcPr>
            <w:tcW w:w="1680" w:type="dxa"/>
          </w:tcPr>
          <w:p w14:paraId="31F31CC8" w14:textId="77777777" w:rsidR="002A58A4" w:rsidRDefault="002A58A4" w:rsidP="000F5CDA">
            <w:r>
              <w:t>Webhook end points</w:t>
            </w:r>
          </w:p>
        </w:tc>
        <w:tc>
          <w:tcPr>
            <w:tcW w:w="1680" w:type="dxa"/>
          </w:tcPr>
          <w:p w14:paraId="56A3EE29" w14:textId="77777777" w:rsidR="002A58A4" w:rsidRDefault="002A58A4" w:rsidP="000F5CDA">
            <w:r>
              <w:t>One</w:t>
            </w:r>
          </w:p>
        </w:tc>
        <w:tc>
          <w:tcPr>
            <w:tcW w:w="1680" w:type="dxa"/>
          </w:tcPr>
          <w:p w14:paraId="69F47C00" w14:textId="77777777" w:rsidR="002A58A4" w:rsidRDefault="002A58A4" w:rsidP="000F5CDA">
            <w:r>
              <w:t>Multiple</w:t>
            </w:r>
          </w:p>
        </w:tc>
      </w:tr>
      <w:tr w:rsidR="002A58A4" w14:paraId="7CED70F9" w14:textId="77777777" w:rsidTr="000F5CDA">
        <w:tc>
          <w:tcPr>
            <w:tcW w:w="1680" w:type="dxa"/>
          </w:tcPr>
          <w:p w14:paraId="0DE51FE2" w14:textId="77777777" w:rsidR="002A58A4" w:rsidRDefault="002A58A4" w:rsidP="000F5CDA">
            <w:r>
              <w:t>Security</w:t>
            </w:r>
          </w:p>
        </w:tc>
        <w:tc>
          <w:tcPr>
            <w:tcW w:w="1680" w:type="dxa"/>
          </w:tcPr>
          <w:p w14:paraId="2A04C6F1" w14:textId="77777777" w:rsidR="002A58A4" w:rsidRDefault="002A58A4" w:rsidP="000F5CDA">
            <w:r>
              <w:t>OAuth2</w:t>
            </w:r>
          </w:p>
        </w:tc>
        <w:tc>
          <w:tcPr>
            <w:tcW w:w="1680" w:type="dxa"/>
          </w:tcPr>
          <w:p w14:paraId="1450DAFA" w14:textId="77777777" w:rsidR="002A58A4" w:rsidRDefault="002A58A4" w:rsidP="000F5CDA">
            <w:r>
              <w:t>OAuth2</w:t>
            </w:r>
          </w:p>
        </w:tc>
      </w:tr>
      <w:tr w:rsidR="002A58A4" w14:paraId="6FB4425E" w14:textId="77777777" w:rsidTr="000F5CDA">
        <w:tc>
          <w:tcPr>
            <w:tcW w:w="1680" w:type="dxa"/>
          </w:tcPr>
          <w:p w14:paraId="3C13FD96" w14:textId="77777777" w:rsidR="002A58A4" w:rsidRDefault="002A58A4" w:rsidP="000F5CDA">
            <w:r>
              <w:t>Price</w:t>
            </w:r>
          </w:p>
        </w:tc>
        <w:tc>
          <w:tcPr>
            <w:tcW w:w="1680" w:type="dxa"/>
          </w:tcPr>
          <w:p w14:paraId="65F44A84" w14:textId="77777777" w:rsidR="002A58A4" w:rsidRDefault="002A58A4" w:rsidP="000F5CDA">
            <w:r>
              <w:t>£29.00</w:t>
            </w:r>
            <w:r>
              <w:rPr>
                <w:rStyle w:val="EndnoteReference"/>
              </w:rPr>
              <w:endnoteReference w:id="20"/>
            </w:r>
          </w:p>
        </w:tc>
        <w:tc>
          <w:tcPr>
            <w:tcW w:w="1680" w:type="dxa"/>
          </w:tcPr>
          <w:p w14:paraId="67DBA0CA" w14:textId="77777777" w:rsidR="002A58A4" w:rsidRDefault="002A58A4" w:rsidP="000F5CDA">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proofErr w:type="spellStart"/>
      <w:r w:rsidRPr="008462C7">
        <w:rPr>
          <w:i/>
        </w:rPr>
        <w:t>MacBooks</w:t>
      </w:r>
      <w:proofErr w:type="spellEnd"/>
      <w:r>
        <w:t xml:space="preserve"> or the smart speaker </w:t>
      </w:r>
      <w:proofErr w:type="spellStart"/>
      <w:r w:rsidRPr="008462C7">
        <w:rPr>
          <w:i/>
        </w:rPr>
        <w:t>HomePod</w:t>
      </w:r>
      <w:proofErr w:type="spellEnd"/>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33572B" w:rsidRPr="00981E46" w:rsidRDefault="0033572B"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w:t>
      </w:r>
      <w:proofErr w:type="gramStart"/>
      <w:r>
        <w:t>pre made</w:t>
      </w:r>
      <w:proofErr w:type="gramEnd"/>
      <w:r>
        <w:t xml:space="preserv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A09468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33572B" w:rsidRPr="00986F1A" w:rsidRDefault="0033572B" w:rsidP="00B44C56">
                              <w:pPr>
                                <w:pStyle w:val="Caption"/>
                              </w:pPr>
                              <w:bookmarkStart w:id="4"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9209A8B"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33572B" w:rsidRPr="007E1D2A" w:rsidRDefault="0033572B" w:rsidP="004328B5">
                              <w:pPr>
                                <w:pStyle w:val="Caption"/>
                              </w:pPr>
                              <w:bookmarkStart w:id="7"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33572B" w:rsidRPr="00011059" w:rsidRDefault="0033572B" w:rsidP="00C847C6">
                              <w:pPr>
                                <w:pStyle w:val="Caption"/>
                              </w:pPr>
                              <w:bookmarkStart w:id="9"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19A7D171"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33572B" w:rsidRPr="00DC28C9" w:rsidRDefault="0033572B"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33572B" w:rsidRPr="00DC28C9" w:rsidRDefault="0033572B"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3"/>
                        <w:r>
                          <w:t>: Final Slots with Values</w:t>
                        </w:r>
                        <w:bookmarkEnd w:id="14"/>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33572B" w:rsidRPr="00523EE9" w:rsidRDefault="0033572B"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33572B" w:rsidRPr="00523EE9" w:rsidRDefault="0033572B"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7"/>
                        <w:r>
                          <w:t>: Sample Slot Value with Synonym</w:t>
                        </w:r>
                        <w:bookmarkEnd w:id="18"/>
                      </w:p>
                    </w:txbxContent>
                  </v:textbox>
                </v:shape>
                <w10:wrap type="square"/>
              </v:group>
            </w:pict>
          </mc:Fallback>
        </mc:AlternateContent>
      </w:r>
      <w:r w:rsidR="001E707B">
        <w:t>However, looking closely at certain slot values, they do not make complete sense. The value for ‘</w:t>
      </w:r>
      <w:proofErr w:type="spellStart"/>
      <w:r w:rsidR="001E707B" w:rsidRPr="00FD69D6">
        <w:rPr>
          <w:i/>
          <w:iCs/>
        </w:rPr>
        <w:t>amountFood</w:t>
      </w:r>
      <w:proofErr w:type="spellEnd"/>
      <w:r w:rsidR="001E707B" w:rsidRPr="00FD69D6">
        <w:rPr>
          <w:i/>
          <w:iCs/>
        </w:rPr>
        <w:t>’</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proofErr w:type="spellStart"/>
      <w:r w:rsidR="001E707B" w:rsidRPr="00FD69D6">
        <w:rPr>
          <w:i/>
          <w:iCs/>
        </w:rPr>
        <w:t>amountDrink</w:t>
      </w:r>
      <w:proofErr w:type="spellEnd"/>
      <w:r w:rsidR="001E707B" w:rsidRPr="00FD69D6">
        <w:rPr>
          <w:i/>
          <w:iCs/>
        </w:rPr>
        <w:t>’</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33572B" w:rsidRPr="008768F8" w:rsidRDefault="0033572B" w:rsidP="00B51185">
                              <w:pPr>
                                <w:pStyle w:val="Caption"/>
                              </w:pPr>
                              <w:bookmarkStart w:id="19"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33572B" w:rsidRPr="001C33F2" w:rsidRDefault="0033572B" w:rsidP="0058128B">
                              <w:pPr>
                                <w:pStyle w:val="Caption"/>
                              </w:pPr>
                              <w:bookmarkStart w:id="21"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33572B" w:rsidRPr="00373EAD" w:rsidRDefault="0033572B" w:rsidP="00F62832">
                              <w:pPr>
                                <w:pStyle w:val="Caption"/>
                              </w:pPr>
                              <w:bookmarkStart w:id="23"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33572B" w:rsidRPr="00660D89" w:rsidRDefault="0033572B" w:rsidP="000A742F">
                              <w:pPr>
                                <w:pStyle w:val="Caption"/>
                              </w:pPr>
                              <w:bookmarkStart w:id="26"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33572B" w:rsidRPr="00D46D2B" w:rsidRDefault="0033572B"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33572B" w:rsidRPr="000600D6" w:rsidRDefault="0033572B" w:rsidP="00B5632F">
                              <w:pPr>
                                <w:pStyle w:val="Caption"/>
                              </w:pPr>
                              <w:bookmarkStart w:id="30"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33572B" w:rsidRPr="00CC53A3" w:rsidRDefault="0033572B" w:rsidP="00492599">
                              <w:pPr>
                                <w:pStyle w:val="Caption"/>
                              </w:pPr>
                              <w:bookmarkStart w:id="32"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33572B" w:rsidRPr="002504A2" w:rsidRDefault="0033572B" w:rsidP="00474771">
                              <w:pPr>
                                <w:pStyle w:val="Caption"/>
                              </w:pPr>
                              <w:bookmarkStart w:id="34"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33572B" w:rsidRPr="00512515" w:rsidRDefault="0033572B"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33572B" w:rsidRPr="00DD697F" w:rsidRDefault="0033572B" w:rsidP="00D31F11">
                              <w:pPr>
                                <w:pStyle w:val="Caption"/>
                              </w:pPr>
                              <w:bookmarkStart w:id="38"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w:t>
            </w:r>
            <w:proofErr w:type="gramStart"/>
            <w:r w:rsidRPr="00D80EE5">
              <w:rPr>
                <w:i/>
                <w:iCs/>
              </w:rPr>
              <w:t>morning</w:t>
            </w:r>
            <w:proofErr w:type="gramEnd"/>
            <w:r w:rsidRPr="00D80EE5">
              <w:rPr>
                <w:i/>
                <w:iCs/>
              </w:rPr>
              <w:t xml:space="preserve">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10B7025F"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33572B" w:rsidRPr="001E3D76" w:rsidRDefault="0033572B" w:rsidP="00C770EC">
                              <w:pPr>
                                <w:pStyle w:val="Caption"/>
                              </w:pPr>
                              <w:bookmarkStart w:id="42"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 xml:space="preserve">Prompted for </w:t>
            </w:r>
            <w:proofErr w:type="gramStart"/>
            <w:r>
              <w:t>meal time</w:t>
            </w:r>
            <w:proofErr w:type="gramEnd"/>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w:t>
            </w:r>
            <w:proofErr w:type="gramStart"/>
            <w:r w:rsidRPr="00D80EE5">
              <w:rPr>
                <w:i/>
                <w:iCs/>
              </w:rPr>
              <w:t>morning</w:t>
            </w:r>
            <w:proofErr w:type="gramEnd"/>
            <w:r w:rsidRPr="00D80EE5">
              <w:rPr>
                <w:i/>
                <w:iCs/>
              </w:rPr>
              <w:t xml:space="preserve">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 xml:space="preserve">Create a </w:t>
      </w:r>
      <w:proofErr w:type="gramStart"/>
      <w:r w:rsidRPr="00726336">
        <w:rPr>
          <w:i/>
          <w:iCs/>
        </w:rPr>
        <w:t>private-key</w:t>
      </w:r>
      <w:proofErr w:type="gramEnd"/>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FC5C72" w:rsidRPr="000C1004" w:rsidRDefault="00FC5C72" w:rsidP="00FC5C72">
                              <w:pPr>
                                <w:pStyle w:val="Caption"/>
                              </w:pPr>
                              <w:bookmarkStart w:id="45"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6"/>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33572B" w:rsidRPr="00396107" w:rsidRDefault="0033572B"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w:t>
      </w:r>
      <w:proofErr w:type="spellStart"/>
      <w:r w:rsidR="00D47BA7">
        <w:t>jojo</w:t>
      </w:r>
      <w:proofErr w:type="spellEnd"/>
      <w:r w:rsidR="00D47BA7">
        <w:t xml:space="preserve">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v /home/so18266/server.xml:/</w:t>
      </w:r>
      <w:proofErr w:type="spellStart"/>
      <w:r w:rsidRPr="00D139ED">
        <w:rPr>
          <w:rFonts w:ascii="Calibri" w:hAnsi="Calibri" w:cs="Andale Mono"/>
          <w:i/>
          <w:iCs/>
        </w:rPr>
        <w:t>usr</w:t>
      </w:r>
      <w:proofErr w:type="spellEnd"/>
      <w:r w:rsidRPr="00D139ED">
        <w:rPr>
          <w:rFonts w:ascii="Calibri" w:hAnsi="Calibri" w:cs="Andale Mono"/>
          <w:i/>
          <w:iCs/>
        </w:rPr>
        <w:t xml:space="preserve">/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proofErr w:type="spellStart"/>
      <w:r>
        <w:rPr>
          <w:lang w:val="de-DE"/>
        </w:rPr>
        <w:t>Additionally</w:t>
      </w:r>
      <w:proofErr w:type="spellEnd"/>
      <w:r>
        <w:rPr>
          <w:lang w:val="de-DE"/>
        </w:rPr>
        <w:t xml:space="preserve">,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w:t>
      </w:r>
      <w:proofErr w:type="spellStart"/>
      <w:r>
        <w:t>url</w:t>
      </w:r>
      <w:proofErr w:type="spellEnd"/>
      <w:r>
        <w:t xml:space="preserve">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v /home/so18266/server.xml:/</w:t>
      </w:r>
      <w:proofErr w:type="spellStart"/>
      <w:r w:rsidRPr="0045041F">
        <w:rPr>
          <w:rFonts w:ascii="Calibri" w:hAnsi="Calibri" w:cs="Andale Mono"/>
          <w:i/>
          <w:iCs/>
        </w:rPr>
        <w:t>usr</w:t>
      </w:r>
      <w:proofErr w:type="spellEnd"/>
      <w:r w:rsidRPr="0045041F">
        <w:rPr>
          <w:rFonts w:ascii="Calibri" w:hAnsi="Calibri" w:cs="Andale Mono"/>
          <w:i/>
          <w:iCs/>
        </w:rPr>
        <w:t xml:space="preserve">/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 xml:space="preserve">-v /home/so18266/web.xml:/usr/local/tomcat/webapps/ROOT/WEB-INF/web.xml </w:t>
      </w:r>
      <w:proofErr w:type="spellStart"/>
      <w:r w:rsidRPr="0045041F">
        <w:rPr>
          <w:rFonts w:ascii="Calibri" w:hAnsi="Calibri" w:cs="Andale Mono"/>
          <w:i/>
          <w:iCs/>
        </w:rPr>
        <w:t>poldigoldi</w:t>
      </w:r>
      <w:proofErr w:type="spellEnd"/>
      <w:r w:rsidRPr="0045041F">
        <w:rPr>
          <w:rFonts w:ascii="Calibri" w:hAnsi="Calibri" w:cs="Andale Mono"/>
          <w:i/>
          <w:iCs/>
        </w:rPr>
        <w:t>/</w:t>
      </w:r>
      <w:proofErr w:type="spellStart"/>
      <w:r w:rsidRPr="0045041F">
        <w:rPr>
          <w:rFonts w:ascii="Calibri" w:hAnsi="Calibri" w:cs="Andale Mono"/>
          <w:i/>
          <w:iCs/>
        </w:rPr>
        <w:t>fooddiary_</w:t>
      </w:r>
      <w:proofErr w:type="gramStart"/>
      <w:r w:rsidRPr="0045041F">
        <w:rPr>
          <w:rFonts w:ascii="Calibri" w:hAnsi="Calibri" w:cs="Andale Mono"/>
          <w:i/>
          <w:iCs/>
        </w:rPr>
        <w:t>https:fourthtry</w:t>
      </w:r>
      <w:proofErr w:type="spellEnd"/>
      <w:proofErr w:type="gramEnd"/>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F51274" w:rsidRPr="00044128" w:rsidRDefault="00F51274" w:rsidP="00F51274">
                              <w:pPr>
                                <w:pStyle w:val="Caption"/>
                              </w:pPr>
                              <w:bookmarkStart w:id="49"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w:t>
      </w:r>
      <w:proofErr w:type="spellStart"/>
      <w:r w:rsidR="00FE739F">
        <w:t>jojo</w:t>
      </w:r>
      <w:proofErr w:type="spellEnd"/>
      <w:r w:rsidR="00FE739F">
        <w:t xml:space="preserve">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w:t>
      </w:r>
      <w:proofErr w:type="spellStart"/>
      <w:r w:rsidR="00585132">
        <w:t>jojo</w:t>
      </w:r>
      <w:proofErr w:type="spellEnd"/>
      <w:r w:rsidR="00585132">
        <w:t xml:space="preserve">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w:t>
      </w:r>
      <w:proofErr w:type="spellStart"/>
      <w:r w:rsidR="00783D36">
        <w:t>jojo</w:t>
      </w:r>
      <w:proofErr w:type="spellEnd"/>
      <w:r w:rsidR="00783D36">
        <w:t xml:space="preserve">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w:t>
      </w:r>
      <w:proofErr w:type="spellStart"/>
      <w:r w:rsidR="00C31E5E">
        <w:t>jojo</w:t>
      </w:r>
      <w:proofErr w:type="spellEnd"/>
      <w:r w:rsidR="00C31E5E">
        <w:t xml:space="preserve">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2AB12D73"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F7214D" w:rsidRPr="003D14B4" w:rsidRDefault="00F7214D"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F7214D" w:rsidRPr="003D14B4" w:rsidRDefault="00F7214D"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023CBB1B" w:rsidR="00D977C9" w:rsidRDefault="00D977C9" w:rsidP="00E90288">
      <w:pPr>
        <w:rPr>
          <w:lang w:val="de-DE"/>
        </w:rPr>
      </w:pPr>
    </w:p>
    <w:p w14:paraId="6EE29F85" w14:textId="070EB1AD" w:rsidR="00AE1EC1" w:rsidRDefault="00AE1EC1" w:rsidP="00E90288">
      <w:pPr>
        <w:rPr>
          <w:lang w:val="de-DE"/>
        </w:rPr>
      </w:pPr>
    </w:p>
    <w:p w14:paraId="59C2E3BB" w14:textId="046D1EE9" w:rsidR="00AE1EC1" w:rsidRDefault="00821D2E" w:rsidP="00AE1EC1">
      <w:pPr>
        <w:pStyle w:val="Heading1"/>
        <w:numPr>
          <w:ilvl w:val="0"/>
          <w:numId w:val="2"/>
        </w:numPr>
        <w:rPr>
          <w:lang w:val="de-DE"/>
        </w:rPr>
      </w:pPr>
      <w:proofErr w:type="spellStart"/>
      <w:r>
        <w:rPr>
          <w:lang w:val="de-DE"/>
        </w:rPr>
        <w:t>Discussion</w:t>
      </w:r>
      <w:proofErr w:type="spellEnd"/>
    </w:p>
    <w:p w14:paraId="76EE17FA" w14:textId="4C2FC4F9" w:rsidR="00AE1EC1" w:rsidRDefault="00AE1EC1" w:rsidP="00AE1EC1">
      <w:pPr>
        <w:pStyle w:val="Heading2"/>
        <w:numPr>
          <w:ilvl w:val="1"/>
          <w:numId w:val="2"/>
        </w:numPr>
        <w:rPr>
          <w:lang w:val="de-DE"/>
        </w:rPr>
      </w:pPr>
      <w:r>
        <w:rPr>
          <w:lang w:val="de-DE"/>
        </w:rPr>
        <w:t>Speech Recognition</w:t>
      </w:r>
    </w:p>
    <w:p w14:paraId="5FA45574" w14:textId="264A22DB" w:rsidR="00F06FEF" w:rsidRPr="00F06FEF" w:rsidRDefault="00F06FEF" w:rsidP="00F06FEF">
      <w:r>
        <w:t>The key variable to this study is human speech input. Throughout development written input, imitating speech was predominantly used</w:t>
      </w:r>
      <w:r w:rsidR="00F00EA2">
        <w:t>. T</w:t>
      </w:r>
      <w:r>
        <w:t>he final application does not allow for this</w:t>
      </w:r>
      <w:r w:rsidR="00F00EA2">
        <w:t xml:space="preserve">, as it is run on an Echo Dot, which interaction calls for voice input only. </w:t>
      </w:r>
      <w:r w:rsidR="00192AD9">
        <w:t xml:space="preserve">All voice recognition is handled by Alexa, and therefore is outside the scope of this project. Nonetheless, the food diary application depends on voice inputs and therefore the </w:t>
      </w:r>
      <w:r w:rsidR="00BC3E31">
        <w:t xml:space="preserve">viability needs to be discussed. </w:t>
      </w:r>
      <w:r w:rsidR="00192AD9">
        <w:t xml:space="preserve"> </w:t>
      </w:r>
    </w:p>
    <w:p w14:paraId="44CFAAFC" w14:textId="7B7F8B38" w:rsidR="00AE1EC1" w:rsidRDefault="00AE1EC1" w:rsidP="00AE1EC1">
      <w:pPr>
        <w:pStyle w:val="Heading3"/>
        <w:numPr>
          <w:ilvl w:val="2"/>
          <w:numId w:val="2"/>
        </w:numPr>
        <w:rPr>
          <w:lang w:val="de-DE"/>
        </w:rPr>
      </w:pPr>
      <w:r>
        <w:rPr>
          <w:lang w:val="de-DE"/>
        </w:rPr>
        <w:t>Accents</w:t>
      </w:r>
    </w:p>
    <w:p w14:paraId="67F7DB1F" w14:textId="774BB593" w:rsidR="008E42E8" w:rsidRPr="008E42E8" w:rsidRDefault="00C90FF8" w:rsidP="008E42E8">
      <w:r>
        <w:t>One person only</w:t>
      </w:r>
      <w:r w:rsidR="005300DB">
        <w:t xml:space="preserve">, the developer, </w:t>
      </w:r>
      <w:r>
        <w:t xml:space="preserve">officially tested the </w:t>
      </w:r>
      <w:r w:rsidR="005300DB">
        <w:t xml:space="preserve">food diary application. This person is a fluent English speaker, however not native to an </w:t>
      </w:r>
      <w:r w:rsidR="00F940FB">
        <w:t>English-speaking</w:t>
      </w:r>
      <w:r w:rsidR="005300DB">
        <w:t xml:space="preserve"> country. </w:t>
      </w:r>
      <w:r w:rsidR="00F940FB">
        <w:t xml:space="preserve">Thus, an accent may be present that Alexa needs to account for. </w:t>
      </w:r>
      <w:r w:rsidR="000E4003">
        <w:t>Amid development, constant voice trials and reflection</w:t>
      </w:r>
      <w:r w:rsidR="003B738A">
        <w:t xml:space="preserve">, lead to altering the skill model according. </w:t>
      </w:r>
      <w:r w:rsidR="009A3660">
        <w:t xml:space="preserve">It is therefore possible that the model favours and works better for users with a </w:t>
      </w:r>
      <w:r w:rsidR="00AE63AB">
        <w:t>similar accent</w:t>
      </w:r>
      <w:r w:rsidR="009A3660">
        <w:t xml:space="preserve"> than the developer. </w:t>
      </w:r>
      <w:r w:rsidR="00076DC7">
        <w:t xml:space="preserve">On the other hand, </w:t>
      </w:r>
      <w:r w:rsidR="008A6158">
        <w:t xml:space="preserve">Amazon Alexa was developed to deal with and understand more accents. </w:t>
      </w:r>
      <w:r w:rsidR="00DB2538">
        <w:lastRenderedPageBreak/>
        <w:t>Amazon continuously improves their language model by using user data as training inputs. Therefore, accents will be better understood, with more users worldwide.</w:t>
      </w:r>
      <w:r w:rsidR="00BA13F1">
        <w:rPr>
          <w:rStyle w:val="EndnoteReference"/>
        </w:rPr>
        <w:endnoteReference w:id="42"/>
      </w:r>
      <w:r w:rsidR="00DB2538">
        <w:t xml:space="preserve"> </w:t>
      </w:r>
      <w:r w:rsidR="001B61B9">
        <w:t>Accents causing problems for the food diary application can be seen as an issue that is outside the scope</w:t>
      </w:r>
      <w:r w:rsidR="009F1094">
        <w:t xml:space="preserve"> of this study. Therefore, </w:t>
      </w:r>
      <w:r w:rsidR="00F445DB">
        <w:t>no methods or actions have been taken to deal</w:t>
      </w:r>
      <w:r w:rsidR="00A93CFA">
        <w:t xml:space="preserve"> with any </w:t>
      </w:r>
      <w:r w:rsidR="00815534">
        <w:t>problems</w:t>
      </w:r>
      <w:r w:rsidR="00A93CFA">
        <w:t xml:space="preserve"> caused by accents. </w:t>
      </w:r>
      <w:r w:rsidR="00F445DB">
        <w:t xml:space="preserve"> </w:t>
      </w:r>
    </w:p>
    <w:p w14:paraId="273397C3" w14:textId="46BA5304" w:rsidR="00AE1EC1" w:rsidRDefault="00AE1EC1" w:rsidP="00AE1EC1">
      <w:pPr>
        <w:pStyle w:val="Heading3"/>
        <w:numPr>
          <w:ilvl w:val="2"/>
          <w:numId w:val="2"/>
        </w:numPr>
        <w:rPr>
          <w:lang w:val="de-DE"/>
        </w:rPr>
      </w:pPr>
      <w:proofErr w:type="spellStart"/>
      <w:r>
        <w:rPr>
          <w:lang w:val="de-DE"/>
        </w:rPr>
        <w:t>Languages</w:t>
      </w:r>
      <w:proofErr w:type="spellEnd"/>
    </w:p>
    <w:p w14:paraId="750F96D8" w14:textId="46D2B364" w:rsidR="004E4D7F" w:rsidRPr="00B9307A" w:rsidRDefault="00B9307A" w:rsidP="004E4D7F">
      <w:r w:rsidRPr="00373018">
        <w:t>Whereas</w:t>
      </w:r>
      <w:r>
        <w:rPr>
          <w:lang w:val="de-DE"/>
        </w:rPr>
        <w:t xml:space="preserve"> </w:t>
      </w:r>
      <w:r>
        <w:t xml:space="preserve">the food diary was not developed to deal with different accents, as it was decided that this was outside the scope of the project, </w:t>
      </w:r>
      <w:r w:rsidR="001B5C99">
        <w:t xml:space="preserve">the language the skill model was trained for was decided. </w:t>
      </w:r>
      <w:r w:rsidR="00063BD4">
        <w:t xml:space="preserve">The primary language this skill is likely to be used in is English. Reason for this is that </w:t>
      </w:r>
      <w:r w:rsidR="00373018">
        <w:t xml:space="preserve">the targeted Epidemiological studies happen at the University of Bristol, located in the United Kingdom. </w:t>
      </w:r>
      <w:r w:rsidR="001F45E5">
        <w:t xml:space="preserve">All sample values and utterances, to train the Alexa Skill model were given in English. Therefore, the </w:t>
      </w:r>
      <w:r w:rsidR="00FA34CD">
        <w:t>application will not understand any other language than Engli</w:t>
      </w:r>
      <w:r w:rsidR="0064142B">
        <w:t xml:space="preserve">sh. </w:t>
      </w:r>
      <w:r w:rsidR="00F607B8">
        <w:t>In order to complement for</w:t>
      </w:r>
      <w:r w:rsidR="00ED470F">
        <w:t xml:space="preserve"> other languages, a new voice user interface for each is necessary. This would include creating new sets of sample utterances and slot values for each new language. </w:t>
      </w:r>
      <w:r w:rsidR="005F74FB">
        <w:t xml:space="preserve">Therefore, even at current stage the application support English only, if required it could be expanded to incorporate further </w:t>
      </w:r>
      <w:r w:rsidR="00510411">
        <w:t>languages</w:t>
      </w:r>
      <w:r w:rsidR="005F74FB">
        <w:t xml:space="preserve">. </w:t>
      </w:r>
      <w:r w:rsidR="00F607B8">
        <w:t xml:space="preserve"> </w:t>
      </w:r>
    </w:p>
    <w:p w14:paraId="16BDF677" w14:textId="5CBC0F71" w:rsidR="00AE1EC1" w:rsidRDefault="00AE1EC1" w:rsidP="00AE1EC1">
      <w:pPr>
        <w:pStyle w:val="Heading3"/>
        <w:numPr>
          <w:ilvl w:val="2"/>
          <w:numId w:val="2"/>
        </w:numPr>
        <w:rPr>
          <w:lang w:val="de-DE"/>
        </w:rPr>
      </w:pPr>
      <w:r>
        <w:rPr>
          <w:lang w:val="de-DE"/>
        </w:rPr>
        <w:t xml:space="preserve">Speech </w:t>
      </w:r>
      <w:r w:rsidRPr="00F53CCE">
        <w:t>Detection</w:t>
      </w:r>
      <w:r>
        <w:rPr>
          <w:lang w:val="de-DE"/>
        </w:rPr>
        <w:t xml:space="preserve"> Devices</w:t>
      </w:r>
    </w:p>
    <w:p w14:paraId="4D6A0A2F" w14:textId="75E3B27C" w:rsidR="00DC3BDA" w:rsidRPr="00DA13D5" w:rsidRDefault="00E62551" w:rsidP="00E62551">
      <w:r>
        <w:rPr>
          <w:lang w:val="de-DE"/>
        </w:rPr>
        <w:t xml:space="preserve">The </w:t>
      </w:r>
      <w:proofErr w:type="spellStart"/>
      <w:r>
        <w:rPr>
          <w:lang w:val="de-DE"/>
        </w:rPr>
        <w:t>food</w:t>
      </w:r>
      <w:proofErr w:type="spellEnd"/>
      <w:r>
        <w:rPr>
          <w:lang w:val="de-DE"/>
        </w:rPr>
        <w:t xml:space="preserve"> </w:t>
      </w:r>
      <w:proofErr w:type="spellStart"/>
      <w:r>
        <w:rPr>
          <w:lang w:val="de-DE"/>
        </w:rPr>
        <w:t>diary</w:t>
      </w:r>
      <w:proofErr w:type="spellEnd"/>
      <w:r>
        <w:rPr>
          <w:lang w:val="de-DE"/>
        </w:rPr>
        <w:t xml:space="preserve"> </w:t>
      </w:r>
      <w:proofErr w:type="spellStart"/>
      <w:r>
        <w:rPr>
          <w:lang w:val="de-DE"/>
        </w:rPr>
        <w:t>application</w:t>
      </w:r>
      <w:proofErr w:type="spellEnd"/>
      <w:r>
        <w:rPr>
          <w:lang w:val="de-DE"/>
        </w:rPr>
        <w:t xml:space="preserve"> </w:t>
      </w:r>
      <w:r w:rsidR="00DA13D5">
        <w:t>is able to deal with misunderstood utterances. The fallback intent is trigger in case the application does not understand the speech input.</w:t>
      </w:r>
      <w:r w:rsidR="00FC6FD6">
        <w:t xml:space="preserve"> It should be mentioned that the application set up may not be at fault but the audio detect</w:t>
      </w:r>
      <w:r w:rsidR="00EF7F69">
        <w:t>i</w:t>
      </w:r>
      <w:r w:rsidR="00FC6FD6">
        <w:t xml:space="preserve">on itself. </w:t>
      </w:r>
      <w:r w:rsidR="00EF7F69">
        <w:t>The ‘</w:t>
      </w:r>
      <w:r w:rsidR="00063899">
        <w:t xml:space="preserve">Amazon </w:t>
      </w:r>
      <w:r w:rsidR="00EF7F69" w:rsidRPr="00EF7F69">
        <w:rPr>
          <w:i/>
          <w:iCs/>
        </w:rPr>
        <w:t>Echo</w:t>
      </w:r>
      <w:r w:rsidR="00EF7F69">
        <w:t xml:space="preserve"> </w:t>
      </w:r>
      <w:r w:rsidR="00EF7F69" w:rsidRPr="00EF7F69">
        <w:rPr>
          <w:i/>
          <w:iCs/>
        </w:rPr>
        <w:t>Dot</w:t>
      </w:r>
      <w:r w:rsidR="00063899">
        <w:rPr>
          <w:i/>
          <w:iCs/>
        </w:rPr>
        <w:t xml:space="preserve"> Second Generation</w:t>
      </w:r>
      <w:r w:rsidR="00EF7F69" w:rsidRPr="00EF7F69">
        <w:rPr>
          <w:i/>
          <w:iCs/>
        </w:rPr>
        <w:t>’</w:t>
      </w:r>
      <w:r w:rsidR="00EF7F69">
        <w:t>, used for testing the food diary</w:t>
      </w:r>
      <w:r w:rsidR="00063899">
        <w:t xml:space="preserve"> im</w:t>
      </w:r>
      <w:r w:rsidR="00BC14E4">
        <w:t xml:space="preserve">plements seven microphones. </w:t>
      </w:r>
      <w:r w:rsidR="00F80935">
        <w:t>Misunderstood utterances may be due to technical short comings such as the microphones not picking the speech up</w:t>
      </w:r>
      <w:r w:rsidR="00AC1544">
        <w:t xml:space="preserve"> correctly</w:t>
      </w:r>
      <w:r w:rsidR="00DB3CC6">
        <w:t>. Again, removing this fault is outside the scop</w:t>
      </w:r>
      <w:r w:rsidR="00336F0B">
        <w:t>e</w:t>
      </w:r>
      <w:r w:rsidR="00DB3CC6">
        <w:t xml:space="preserve"> of this study as it involves the hardware created by Amazon and no the skill itself. </w:t>
      </w:r>
      <w:r w:rsidR="00336F0B">
        <w:t>To ensure best performance, the skill could be run on the high</w:t>
      </w:r>
      <w:r w:rsidR="002A13BE">
        <w:t>-</w:t>
      </w:r>
      <w:r w:rsidR="00336F0B">
        <w:t>end Amazon Assistant “</w:t>
      </w:r>
      <w:r w:rsidR="00336F0B" w:rsidRPr="00503C88">
        <w:rPr>
          <w:i/>
          <w:iCs/>
        </w:rPr>
        <w:t>Amazon</w:t>
      </w:r>
      <w:r w:rsidR="00336F0B">
        <w:t xml:space="preserve"> </w:t>
      </w:r>
      <w:r w:rsidR="00336F0B" w:rsidRPr="00503C88">
        <w:rPr>
          <w:i/>
          <w:iCs/>
        </w:rPr>
        <w:t>Echo</w:t>
      </w:r>
      <w:r w:rsidR="00336F0B">
        <w:t xml:space="preserve"> </w:t>
      </w:r>
      <w:r w:rsidR="00336F0B" w:rsidRPr="00503C88">
        <w:rPr>
          <w:i/>
          <w:iCs/>
        </w:rPr>
        <w:t>Plus</w:t>
      </w:r>
      <w:r w:rsidR="00336F0B">
        <w:t xml:space="preserve"> (</w:t>
      </w:r>
      <w:r w:rsidR="00336F0B" w:rsidRPr="00503C88">
        <w:rPr>
          <w:i/>
          <w:iCs/>
        </w:rPr>
        <w:t>2</w:t>
      </w:r>
      <w:r w:rsidR="00336F0B" w:rsidRPr="00503C88">
        <w:rPr>
          <w:i/>
          <w:iCs/>
          <w:vertAlign w:val="superscript"/>
        </w:rPr>
        <w:t>nd</w:t>
      </w:r>
      <w:r w:rsidR="00336F0B">
        <w:t xml:space="preserve"> </w:t>
      </w:r>
      <w:r w:rsidR="00336F0B" w:rsidRPr="00503C88">
        <w:rPr>
          <w:i/>
          <w:iCs/>
        </w:rPr>
        <w:t>Generation</w:t>
      </w:r>
      <w:r w:rsidR="00336F0B">
        <w:t xml:space="preserve">)”, which incorporates </w:t>
      </w:r>
      <w:r w:rsidR="00F86702">
        <w:t>additiona</w:t>
      </w:r>
      <w:r w:rsidR="00475B61">
        <w:t>l</w:t>
      </w:r>
      <w:r w:rsidR="00336F0B">
        <w:t xml:space="preserve"> microphones</w:t>
      </w:r>
      <w:r w:rsidR="00AD127C">
        <w:t>. During development there is no straight</w:t>
      </w:r>
      <w:r w:rsidR="00DC3BDA">
        <w:t>-</w:t>
      </w:r>
      <w:r w:rsidR="00AD127C">
        <w:t xml:space="preserve">forward way to visualise what speech the device picked up, as it does not have a user interface. </w:t>
      </w:r>
      <w:r w:rsidR="00DC3BDA">
        <w:t>At points, the skill was configured to respond with the exact utterance it picked up</w:t>
      </w:r>
      <w:r w:rsidR="00D01ADE">
        <w:t>,</w:t>
      </w:r>
      <w:r w:rsidR="00DC3BDA">
        <w:t xml:space="preserve"> for troubleshooting purposes.</w:t>
      </w:r>
      <w:r w:rsidR="007B6AE7">
        <w:t xml:space="preserve"> This however, required changes in the back-end code, recompilation of the java files and redeploying the server. This </w:t>
      </w:r>
      <w:r w:rsidR="00564DC8">
        <w:t>is time consuming and therefore not an optimal troubleshooting strategy. To improve this, the skill could have been developed to include a digital switch that turns this feature on and off by saying an utterance such as “</w:t>
      </w:r>
      <w:r w:rsidR="00564DC8" w:rsidRPr="00564DC8">
        <w:rPr>
          <w:i/>
          <w:iCs/>
        </w:rPr>
        <w:t>Turn on/off full speech reply</w:t>
      </w:r>
      <w:r w:rsidR="00564DC8">
        <w:t xml:space="preserve">”. </w:t>
      </w:r>
      <w:r w:rsidR="002C27D3">
        <w:t xml:space="preserve">This </w:t>
      </w:r>
      <w:r w:rsidR="00FC111C">
        <w:t>implementation</w:t>
      </w:r>
      <w:r w:rsidR="002C27D3">
        <w:t xml:space="preserve"> is left for fu</w:t>
      </w:r>
      <w:r w:rsidR="00631AB0">
        <w:t>r</w:t>
      </w:r>
      <w:r w:rsidR="002C27D3">
        <w:t xml:space="preserve">ther work as it is not essential to this study. </w:t>
      </w:r>
    </w:p>
    <w:p w14:paraId="4250D5D9" w14:textId="562728E6" w:rsidR="001D71EA" w:rsidRDefault="005A282E" w:rsidP="001D71EA">
      <w:pPr>
        <w:pStyle w:val="Heading3"/>
        <w:numPr>
          <w:ilvl w:val="2"/>
          <w:numId w:val="2"/>
        </w:numPr>
        <w:rPr>
          <w:lang w:val="de-DE"/>
        </w:rPr>
      </w:pPr>
      <w:proofErr w:type="spellStart"/>
      <w:r>
        <w:rPr>
          <w:lang w:val="de-DE"/>
        </w:rPr>
        <w:t>Utterance</w:t>
      </w:r>
      <w:proofErr w:type="spellEnd"/>
      <w:r>
        <w:rPr>
          <w:lang w:val="de-DE"/>
        </w:rPr>
        <w:t xml:space="preserve"> </w:t>
      </w:r>
      <w:proofErr w:type="spellStart"/>
      <w:r>
        <w:rPr>
          <w:lang w:val="de-DE"/>
        </w:rPr>
        <w:t>Testing</w:t>
      </w:r>
      <w:proofErr w:type="spellEnd"/>
    </w:p>
    <w:p w14:paraId="1AFC2374" w14:textId="2B60A850" w:rsidR="005A282E" w:rsidRDefault="004410DF" w:rsidP="00F8684E">
      <w:r>
        <w:t>To provide a clearer visualisation of how well the device picks up certain utterances a test was carried o</w:t>
      </w:r>
      <w:r w:rsidR="00A61394">
        <w:t xml:space="preserve">ut. </w:t>
      </w:r>
      <w:r w:rsidR="00793A1F">
        <w:t xml:space="preserve">The test involved ten sample utterances and repeating each utterance five times. </w:t>
      </w:r>
      <w:r w:rsidR="00D871E2">
        <w:t xml:space="preserve">For this test the </w:t>
      </w:r>
      <w:r w:rsidR="00B743DC">
        <w:t>backend</w:t>
      </w:r>
      <w:r w:rsidR="00D871E2">
        <w:t xml:space="preserve"> was </w:t>
      </w:r>
      <w:r w:rsidR="00B743DC">
        <w:t>altered</w:t>
      </w:r>
      <w:r w:rsidR="00D871E2">
        <w:t xml:space="preserve"> to repeat the utterance back to the user</w:t>
      </w:r>
      <w:r w:rsidR="001142F7">
        <w:t xml:space="preserve"> for verification.</w:t>
      </w:r>
      <w:r w:rsidR="005A282E">
        <w:t xml:space="preserve"> Some of the utterances were said in a slightly different test setting. These are summarised below: </w:t>
      </w:r>
    </w:p>
    <w:p w14:paraId="10ABBCD6" w14:textId="77777777" w:rsidR="007719FB" w:rsidRDefault="005A282E" w:rsidP="007719FB">
      <w:pPr>
        <w:pStyle w:val="ListParagraph"/>
        <w:numPr>
          <w:ilvl w:val="1"/>
          <w:numId w:val="17"/>
        </w:numPr>
      </w:pPr>
      <w:r>
        <w:t xml:space="preserve">Feedback 1: Silent Room, </w:t>
      </w:r>
      <w:r w:rsidR="007C2FCE">
        <w:t>c</w:t>
      </w:r>
      <w:r>
        <w:t>lear loud speaking</w:t>
      </w:r>
      <w:r w:rsidR="008C00D3">
        <w:t>, 1 m away from device</w:t>
      </w:r>
    </w:p>
    <w:p w14:paraId="20FFCBD0" w14:textId="4016A3BC" w:rsidR="005A282E" w:rsidRDefault="007719FB" w:rsidP="007719FB">
      <w:pPr>
        <w:pStyle w:val="ListParagraph"/>
        <w:numPr>
          <w:ilvl w:val="1"/>
          <w:numId w:val="17"/>
        </w:numPr>
      </w:pPr>
      <w:r>
        <w:t>Feedback 2: Silent Room, clear loud speaking, 1 m away from device</w:t>
      </w:r>
    </w:p>
    <w:p w14:paraId="4C92D504" w14:textId="35AC715F" w:rsidR="005A282E" w:rsidRDefault="005A282E" w:rsidP="005A282E">
      <w:pPr>
        <w:pStyle w:val="ListParagraph"/>
        <w:numPr>
          <w:ilvl w:val="1"/>
          <w:numId w:val="17"/>
        </w:numPr>
      </w:pPr>
      <w:r>
        <w:t xml:space="preserve">Feedback </w:t>
      </w:r>
      <w:r w:rsidR="007719FB">
        <w:t>3</w:t>
      </w:r>
      <w:r>
        <w:t xml:space="preserve">: </w:t>
      </w:r>
      <w:r w:rsidR="007C2FCE">
        <w:t>Silent Room, clear loud speaking</w:t>
      </w:r>
      <w:r w:rsidR="008C00D3">
        <w:t>, 3 m away from device</w:t>
      </w:r>
    </w:p>
    <w:p w14:paraId="75B59557" w14:textId="382A31DB" w:rsidR="007C2FCE" w:rsidRDefault="007C2FCE" w:rsidP="005A282E">
      <w:pPr>
        <w:pStyle w:val="ListParagraph"/>
        <w:numPr>
          <w:ilvl w:val="1"/>
          <w:numId w:val="17"/>
        </w:numPr>
      </w:pPr>
      <w:r>
        <w:t xml:space="preserve">Feedback </w:t>
      </w:r>
      <w:r w:rsidR="007719FB">
        <w:t>4</w:t>
      </w:r>
      <w:r>
        <w:t>: Silent Room, clear loud speaking</w:t>
      </w:r>
      <w:r w:rsidR="008C00D3">
        <w:t>, 5 m away from device</w:t>
      </w:r>
    </w:p>
    <w:p w14:paraId="3F680112" w14:textId="100C769C" w:rsidR="007C2FCE" w:rsidRDefault="007C2FCE" w:rsidP="005A282E">
      <w:pPr>
        <w:pStyle w:val="ListParagraph"/>
        <w:numPr>
          <w:ilvl w:val="1"/>
          <w:numId w:val="17"/>
        </w:numPr>
      </w:pPr>
      <w:r>
        <w:t xml:space="preserve">Feedback </w:t>
      </w:r>
      <w:r w:rsidR="007719FB">
        <w:t>5</w:t>
      </w:r>
      <w:bookmarkStart w:id="53" w:name="_GoBack"/>
      <w:bookmarkEnd w:id="53"/>
      <w:r>
        <w:t>: Radio on in the background at medium volume, clear loud speaking</w:t>
      </w:r>
      <w:r w:rsidR="008C00D3">
        <w:t>, 3 m away from device</w:t>
      </w:r>
    </w:p>
    <w:p w14:paraId="6F4D02D7" w14:textId="32C6CB5A" w:rsidR="00E12160" w:rsidRDefault="001142F7" w:rsidP="005A282E">
      <w:r>
        <w:lastRenderedPageBreak/>
        <w:t>The table below</w:t>
      </w:r>
      <w:r w:rsidR="00FE2F17">
        <w:t xml:space="preserve"> presents what the voice assistant understood and whether there were any differences between the five utter</w:t>
      </w:r>
      <w:r w:rsidR="00895EA1">
        <w:t xml:space="preserve">ances. </w:t>
      </w:r>
    </w:p>
    <w:tbl>
      <w:tblPr>
        <w:tblStyle w:val="TableGrid"/>
        <w:tblW w:w="0" w:type="auto"/>
        <w:tblLook w:val="04A0" w:firstRow="1" w:lastRow="0" w:firstColumn="1" w:lastColumn="0" w:noHBand="0" w:noVBand="1"/>
      </w:tblPr>
      <w:tblGrid>
        <w:gridCol w:w="1310"/>
        <w:gridCol w:w="1266"/>
        <w:gridCol w:w="1266"/>
        <w:gridCol w:w="1267"/>
        <w:gridCol w:w="1267"/>
        <w:gridCol w:w="1267"/>
        <w:gridCol w:w="1367"/>
      </w:tblGrid>
      <w:tr w:rsidR="00E12160" w:rsidRPr="00E12160" w14:paraId="2A8940EE" w14:textId="77777777" w:rsidTr="00E12160">
        <w:tc>
          <w:tcPr>
            <w:tcW w:w="1287" w:type="dxa"/>
          </w:tcPr>
          <w:p w14:paraId="21F4EBC9" w14:textId="65208A86" w:rsidR="00E12160" w:rsidRPr="00E12160" w:rsidRDefault="00E12160" w:rsidP="00F8684E">
            <w:pPr>
              <w:rPr>
                <w:b/>
                <w:bCs/>
              </w:rPr>
            </w:pPr>
            <w:r w:rsidRPr="00E12160">
              <w:rPr>
                <w:b/>
                <w:bCs/>
              </w:rPr>
              <w:t>Utterances</w:t>
            </w:r>
          </w:p>
        </w:tc>
        <w:tc>
          <w:tcPr>
            <w:tcW w:w="1287" w:type="dxa"/>
          </w:tcPr>
          <w:p w14:paraId="4C064A5F" w14:textId="30E2EFE4" w:rsidR="00E12160" w:rsidRPr="00E12160" w:rsidRDefault="00E12160" w:rsidP="00F8684E">
            <w:pPr>
              <w:rPr>
                <w:b/>
                <w:bCs/>
              </w:rPr>
            </w:pPr>
            <w:r w:rsidRPr="00E12160">
              <w:rPr>
                <w:b/>
                <w:bCs/>
              </w:rPr>
              <w:t>Feedback 1</w:t>
            </w:r>
          </w:p>
        </w:tc>
        <w:tc>
          <w:tcPr>
            <w:tcW w:w="1287" w:type="dxa"/>
          </w:tcPr>
          <w:p w14:paraId="285FFBE0" w14:textId="6B29FA30" w:rsidR="00E12160" w:rsidRPr="00E12160" w:rsidRDefault="00E12160" w:rsidP="00F8684E">
            <w:pPr>
              <w:rPr>
                <w:b/>
                <w:bCs/>
              </w:rPr>
            </w:pPr>
            <w:r w:rsidRPr="00E12160">
              <w:rPr>
                <w:b/>
                <w:bCs/>
              </w:rPr>
              <w:t xml:space="preserve">Feedback </w:t>
            </w:r>
            <w:r w:rsidRPr="00E12160">
              <w:rPr>
                <w:b/>
                <w:bCs/>
              </w:rPr>
              <w:t>2</w:t>
            </w:r>
          </w:p>
        </w:tc>
        <w:tc>
          <w:tcPr>
            <w:tcW w:w="1287" w:type="dxa"/>
          </w:tcPr>
          <w:p w14:paraId="054E804B" w14:textId="0D21A6D7" w:rsidR="00E12160" w:rsidRPr="00E12160" w:rsidRDefault="00E12160" w:rsidP="00F8684E">
            <w:pPr>
              <w:rPr>
                <w:b/>
                <w:bCs/>
              </w:rPr>
            </w:pPr>
            <w:r w:rsidRPr="00E12160">
              <w:rPr>
                <w:b/>
                <w:bCs/>
              </w:rPr>
              <w:t xml:space="preserve">Feedback </w:t>
            </w:r>
            <w:r w:rsidRPr="00E12160">
              <w:rPr>
                <w:b/>
                <w:bCs/>
              </w:rPr>
              <w:t>3</w:t>
            </w:r>
          </w:p>
        </w:tc>
        <w:tc>
          <w:tcPr>
            <w:tcW w:w="1287" w:type="dxa"/>
          </w:tcPr>
          <w:p w14:paraId="2F9C6E66" w14:textId="0A2AC93F" w:rsidR="00E12160" w:rsidRPr="00E12160" w:rsidRDefault="00E12160" w:rsidP="00F8684E">
            <w:pPr>
              <w:rPr>
                <w:b/>
                <w:bCs/>
              </w:rPr>
            </w:pPr>
            <w:r w:rsidRPr="00E12160">
              <w:rPr>
                <w:b/>
                <w:bCs/>
              </w:rPr>
              <w:t xml:space="preserve">Feedback </w:t>
            </w:r>
            <w:r w:rsidRPr="00E12160">
              <w:rPr>
                <w:b/>
                <w:bCs/>
              </w:rPr>
              <w:t>4</w:t>
            </w:r>
          </w:p>
        </w:tc>
        <w:tc>
          <w:tcPr>
            <w:tcW w:w="1287" w:type="dxa"/>
          </w:tcPr>
          <w:p w14:paraId="1F441EE4" w14:textId="463DF227" w:rsidR="00E12160" w:rsidRPr="00E12160" w:rsidRDefault="00E12160" w:rsidP="00F8684E">
            <w:pPr>
              <w:rPr>
                <w:b/>
                <w:bCs/>
              </w:rPr>
            </w:pPr>
            <w:r w:rsidRPr="00E12160">
              <w:rPr>
                <w:b/>
                <w:bCs/>
              </w:rPr>
              <w:t xml:space="preserve">Feedback </w:t>
            </w:r>
            <w:r w:rsidRPr="00E12160">
              <w:rPr>
                <w:b/>
                <w:bCs/>
              </w:rPr>
              <w:t>5</w:t>
            </w:r>
          </w:p>
        </w:tc>
        <w:tc>
          <w:tcPr>
            <w:tcW w:w="1288" w:type="dxa"/>
          </w:tcPr>
          <w:p w14:paraId="1361D085" w14:textId="60E58C0C" w:rsidR="00E12160" w:rsidRPr="00E12160" w:rsidRDefault="00E12160" w:rsidP="00F8684E">
            <w:pPr>
              <w:rPr>
                <w:b/>
                <w:bCs/>
              </w:rPr>
            </w:pPr>
            <w:r w:rsidRPr="00E12160">
              <w:rPr>
                <w:b/>
                <w:bCs/>
              </w:rPr>
              <w:t>Difference?</w:t>
            </w:r>
          </w:p>
        </w:tc>
      </w:tr>
      <w:tr w:rsidR="00E12160" w14:paraId="1510CF78" w14:textId="77777777" w:rsidTr="00E12160">
        <w:tc>
          <w:tcPr>
            <w:tcW w:w="1287" w:type="dxa"/>
          </w:tcPr>
          <w:p w14:paraId="6E8CB04B" w14:textId="77777777" w:rsidR="00E12160" w:rsidRDefault="00E12160" w:rsidP="00F8684E"/>
        </w:tc>
        <w:tc>
          <w:tcPr>
            <w:tcW w:w="1287" w:type="dxa"/>
          </w:tcPr>
          <w:p w14:paraId="2654122D" w14:textId="77777777" w:rsidR="00E12160" w:rsidRDefault="00E12160" w:rsidP="00F8684E"/>
        </w:tc>
        <w:tc>
          <w:tcPr>
            <w:tcW w:w="1287" w:type="dxa"/>
          </w:tcPr>
          <w:p w14:paraId="024A159A" w14:textId="77777777" w:rsidR="00E12160" w:rsidRDefault="00E12160" w:rsidP="00F8684E"/>
        </w:tc>
        <w:tc>
          <w:tcPr>
            <w:tcW w:w="1287" w:type="dxa"/>
          </w:tcPr>
          <w:p w14:paraId="6F2B72D5" w14:textId="77777777" w:rsidR="00E12160" w:rsidRDefault="00E12160" w:rsidP="00F8684E"/>
        </w:tc>
        <w:tc>
          <w:tcPr>
            <w:tcW w:w="1287" w:type="dxa"/>
          </w:tcPr>
          <w:p w14:paraId="70E156EE" w14:textId="77777777" w:rsidR="00E12160" w:rsidRDefault="00E12160" w:rsidP="00F8684E"/>
        </w:tc>
        <w:tc>
          <w:tcPr>
            <w:tcW w:w="1287" w:type="dxa"/>
          </w:tcPr>
          <w:p w14:paraId="0FD0DB7B" w14:textId="77777777" w:rsidR="00E12160" w:rsidRDefault="00E12160" w:rsidP="00F8684E"/>
        </w:tc>
        <w:tc>
          <w:tcPr>
            <w:tcW w:w="1288" w:type="dxa"/>
          </w:tcPr>
          <w:p w14:paraId="5A80AA44" w14:textId="77777777" w:rsidR="00E12160" w:rsidRDefault="00E12160" w:rsidP="00F8684E"/>
        </w:tc>
      </w:tr>
      <w:tr w:rsidR="00E12160" w14:paraId="7689BC40" w14:textId="77777777" w:rsidTr="00E12160">
        <w:tc>
          <w:tcPr>
            <w:tcW w:w="1287" w:type="dxa"/>
          </w:tcPr>
          <w:p w14:paraId="40F3DD20" w14:textId="77777777" w:rsidR="00E12160" w:rsidRDefault="00E12160" w:rsidP="00F8684E"/>
        </w:tc>
        <w:tc>
          <w:tcPr>
            <w:tcW w:w="1287" w:type="dxa"/>
          </w:tcPr>
          <w:p w14:paraId="6676E6BF" w14:textId="77777777" w:rsidR="00E12160" w:rsidRDefault="00E12160" w:rsidP="00F8684E"/>
        </w:tc>
        <w:tc>
          <w:tcPr>
            <w:tcW w:w="1287" w:type="dxa"/>
          </w:tcPr>
          <w:p w14:paraId="7A7F0A38" w14:textId="77777777" w:rsidR="00E12160" w:rsidRDefault="00E12160" w:rsidP="00F8684E"/>
        </w:tc>
        <w:tc>
          <w:tcPr>
            <w:tcW w:w="1287" w:type="dxa"/>
          </w:tcPr>
          <w:p w14:paraId="76B80891" w14:textId="77777777" w:rsidR="00E12160" w:rsidRDefault="00E12160" w:rsidP="00F8684E"/>
        </w:tc>
        <w:tc>
          <w:tcPr>
            <w:tcW w:w="1287" w:type="dxa"/>
          </w:tcPr>
          <w:p w14:paraId="0D2D9731" w14:textId="77777777" w:rsidR="00E12160" w:rsidRDefault="00E12160" w:rsidP="00F8684E"/>
        </w:tc>
        <w:tc>
          <w:tcPr>
            <w:tcW w:w="1287" w:type="dxa"/>
          </w:tcPr>
          <w:p w14:paraId="290DF7A9" w14:textId="77777777" w:rsidR="00E12160" w:rsidRDefault="00E12160" w:rsidP="00F8684E"/>
        </w:tc>
        <w:tc>
          <w:tcPr>
            <w:tcW w:w="1288" w:type="dxa"/>
          </w:tcPr>
          <w:p w14:paraId="17E2E577" w14:textId="77777777" w:rsidR="00E12160" w:rsidRDefault="00E12160" w:rsidP="00F8684E"/>
        </w:tc>
      </w:tr>
      <w:tr w:rsidR="00E12160" w14:paraId="669CCC61" w14:textId="77777777" w:rsidTr="00E12160">
        <w:tc>
          <w:tcPr>
            <w:tcW w:w="1287" w:type="dxa"/>
          </w:tcPr>
          <w:p w14:paraId="1D07E208" w14:textId="77777777" w:rsidR="00E12160" w:rsidRDefault="00E12160" w:rsidP="00F8684E"/>
        </w:tc>
        <w:tc>
          <w:tcPr>
            <w:tcW w:w="1287" w:type="dxa"/>
          </w:tcPr>
          <w:p w14:paraId="52770D45" w14:textId="77777777" w:rsidR="00E12160" w:rsidRDefault="00E12160" w:rsidP="00F8684E"/>
        </w:tc>
        <w:tc>
          <w:tcPr>
            <w:tcW w:w="1287" w:type="dxa"/>
          </w:tcPr>
          <w:p w14:paraId="3C44EB08" w14:textId="77777777" w:rsidR="00E12160" w:rsidRDefault="00E12160" w:rsidP="00F8684E"/>
        </w:tc>
        <w:tc>
          <w:tcPr>
            <w:tcW w:w="1287" w:type="dxa"/>
          </w:tcPr>
          <w:p w14:paraId="3AF95904" w14:textId="77777777" w:rsidR="00E12160" w:rsidRDefault="00E12160" w:rsidP="00F8684E"/>
        </w:tc>
        <w:tc>
          <w:tcPr>
            <w:tcW w:w="1287" w:type="dxa"/>
          </w:tcPr>
          <w:p w14:paraId="0AD8B065" w14:textId="77777777" w:rsidR="00E12160" w:rsidRDefault="00E12160" w:rsidP="00F8684E"/>
        </w:tc>
        <w:tc>
          <w:tcPr>
            <w:tcW w:w="1287" w:type="dxa"/>
          </w:tcPr>
          <w:p w14:paraId="35F3C02C" w14:textId="77777777" w:rsidR="00E12160" w:rsidRDefault="00E12160" w:rsidP="00F8684E"/>
        </w:tc>
        <w:tc>
          <w:tcPr>
            <w:tcW w:w="1288" w:type="dxa"/>
          </w:tcPr>
          <w:p w14:paraId="63203BA3" w14:textId="77777777" w:rsidR="00E12160" w:rsidRDefault="00E12160" w:rsidP="00F8684E"/>
        </w:tc>
      </w:tr>
      <w:tr w:rsidR="00E12160" w14:paraId="093692FC" w14:textId="77777777" w:rsidTr="00E12160">
        <w:tc>
          <w:tcPr>
            <w:tcW w:w="1287" w:type="dxa"/>
          </w:tcPr>
          <w:p w14:paraId="2859A238" w14:textId="77777777" w:rsidR="00E12160" w:rsidRDefault="00E12160" w:rsidP="00F8684E"/>
        </w:tc>
        <w:tc>
          <w:tcPr>
            <w:tcW w:w="1287" w:type="dxa"/>
          </w:tcPr>
          <w:p w14:paraId="11B11749" w14:textId="77777777" w:rsidR="00E12160" w:rsidRDefault="00E12160" w:rsidP="00F8684E"/>
        </w:tc>
        <w:tc>
          <w:tcPr>
            <w:tcW w:w="1287" w:type="dxa"/>
          </w:tcPr>
          <w:p w14:paraId="51D7164C" w14:textId="77777777" w:rsidR="00E12160" w:rsidRDefault="00E12160" w:rsidP="00F8684E"/>
        </w:tc>
        <w:tc>
          <w:tcPr>
            <w:tcW w:w="1287" w:type="dxa"/>
          </w:tcPr>
          <w:p w14:paraId="437F4617" w14:textId="77777777" w:rsidR="00E12160" w:rsidRDefault="00E12160" w:rsidP="00F8684E"/>
        </w:tc>
        <w:tc>
          <w:tcPr>
            <w:tcW w:w="1287" w:type="dxa"/>
          </w:tcPr>
          <w:p w14:paraId="04B0AA17" w14:textId="77777777" w:rsidR="00E12160" w:rsidRDefault="00E12160" w:rsidP="00F8684E"/>
        </w:tc>
        <w:tc>
          <w:tcPr>
            <w:tcW w:w="1287" w:type="dxa"/>
          </w:tcPr>
          <w:p w14:paraId="0879DDA5" w14:textId="77777777" w:rsidR="00E12160" w:rsidRDefault="00E12160" w:rsidP="00F8684E"/>
        </w:tc>
        <w:tc>
          <w:tcPr>
            <w:tcW w:w="1288" w:type="dxa"/>
          </w:tcPr>
          <w:p w14:paraId="4638B9A4" w14:textId="77777777" w:rsidR="00E12160" w:rsidRDefault="00E12160" w:rsidP="00F8684E"/>
        </w:tc>
      </w:tr>
      <w:tr w:rsidR="00E12160" w14:paraId="34714662" w14:textId="77777777" w:rsidTr="00E12160">
        <w:tc>
          <w:tcPr>
            <w:tcW w:w="1287" w:type="dxa"/>
          </w:tcPr>
          <w:p w14:paraId="0DB18F30" w14:textId="77777777" w:rsidR="00E12160" w:rsidRDefault="00E12160" w:rsidP="00F8684E"/>
        </w:tc>
        <w:tc>
          <w:tcPr>
            <w:tcW w:w="1287" w:type="dxa"/>
          </w:tcPr>
          <w:p w14:paraId="6FCEDC68" w14:textId="77777777" w:rsidR="00E12160" w:rsidRDefault="00E12160" w:rsidP="00F8684E"/>
        </w:tc>
        <w:tc>
          <w:tcPr>
            <w:tcW w:w="1287" w:type="dxa"/>
          </w:tcPr>
          <w:p w14:paraId="6DEA75EB" w14:textId="77777777" w:rsidR="00E12160" w:rsidRDefault="00E12160" w:rsidP="00F8684E"/>
        </w:tc>
        <w:tc>
          <w:tcPr>
            <w:tcW w:w="1287" w:type="dxa"/>
          </w:tcPr>
          <w:p w14:paraId="56BAA730" w14:textId="77777777" w:rsidR="00E12160" w:rsidRDefault="00E12160" w:rsidP="00F8684E"/>
        </w:tc>
        <w:tc>
          <w:tcPr>
            <w:tcW w:w="1287" w:type="dxa"/>
          </w:tcPr>
          <w:p w14:paraId="51ACCF27" w14:textId="77777777" w:rsidR="00E12160" w:rsidRDefault="00E12160" w:rsidP="00F8684E"/>
        </w:tc>
        <w:tc>
          <w:tcPr>
            <w:tcW w:w="1287" w:type="dxa"/>
          </w:tcPr>
          <w:p w14:paraId="6D93E887" w14:textId="77777777" w:rsidR="00E12160" w:rsidRDefault="00E12160" w:rsidP="00F8684E"/>
        </w:tc>
        <w:tc>
          <w:tcPr>
            <w:tcW w:w="1288" w:type="dxa"/>
          </w:tcPr>
          <w:p w14:paraId="5E4C6952" w14:textId="77777777" w:rsidR="00E12160" w:rsidRDefault="00E12160" w:rsidP="00F8684E"/>
        </w:tc>
      </w:tr>
      <w:tr w:rsidR="00E12160" w14:paraId="2B0D9EBA" w14:textId="77777777" w:rsidTr="00E12160">
        <w:tc>
          <w:tcPr>
            <w:tcW w:w="1287" w:type="dxa"/>
          </w:tcPr>
          <w:p w14:paraId="78A5DE09" w14:textId="77777777" w:rsidR="00E12160" w:rsidRDefault="00E12160" w:rsidP="00F8684E"/>
        </w:tc>
        <w:tc>
          <w:tcPr>
            <w:tcW w:w="1287" w:type="dxa"/>
          </w:tcPr>
          <w:p w14:paraId="0E440791" w14:textId="77777777" w:rsidR="00E12160" w:rsidRDefault="00E12160" w:rsidP="00F8684E"/>
        </w:tc>
        <w:tc>
          <w:tcPr>
            <w:tcW w:w="1287" w:type="dxa"/>
          </w:tcPr>
          <w:p w14:paraId="62E308BC" w14:textId="77777777" w:rsidR="00E12160" w:rsidRDefault="00E12160" w:rsidP="00F8684E"/>
        </w:tc>
        <w:tc>
          <w:tcPr>
            <w:tcW w:w="1287" w:type="dxa"/>
          </w:tcPr>
          <w:p w14:paraId="3AD303F1" w14:textId="77777777" w:rsidR="00E12160" w:rsidRDefault="00E12160" w:rsidP="00F8684E"/>
        </w:tc>
        <w:tc>
          <w:tcPr>
            <w:tcW w:w="1287" w:type="dxa"/>
          </w:tcPr>
          <w:p w14:paraId="4C4B00C1" w14:textId="77777777" w:rsidR="00E12160" w:rsidRDefault="00E12160" w:rsidP="00F8684E"/>
        </w:tc>
        <w:tc>
          <w:tcPr>
            <w:tcW w:w="1287" w:type="dxa"/>
          </w:tcPr>
          <w:p w14:paraId="7468BB89" w14:textId="77777777" w:rsidR="00E12160" w:rsidRDefault="00E12160" w:rsidP="00F8684E"/>
        </w:tc>
        <w:tc>
          <w:tcPr>
            <w:tcW w:w="1288" w:type="dxa"/>
          </w:tcPr>
          <w:p w14:paraId="70EF6549" w14:textId="77777777" w:rsidR="00E12160" w:rsidRDefault="00E12160" w:rsidP="00F8684E"/>
        </w:tc>
      </w:tr>
      <w:tr w:rsidR="00E12160" w14:paraId="1EEE56DC" w14:textId="77777777" w:rsidTr="00E12160">
        <w:tc>
          <w:tcPr>
            <w:tcW w:w="1287" w:type="dxa"/>
          </w:tcPr>
          <w:p w14:paraId="448F0D20" w14:textId="77777777" w:rsidR="00E12160" w:rsidRDefault="00E12160" w:rsidP="00F8684E"/>
        </w:tc>
        <w:tc>
          <w:tcPr>
            <w:tcW w:w="1287" w:type="dxa"/>
          </w:tcPr>
          <w:p w14:paraId="3EF7705F" w14:textId="77777777" w:rsidR="00E12160" w:rsidRDefault="00E12160" w:rsidP="00F8684E"/>
        </w:tc>
        <w:tc>
          <w:tcPr>
            <w:tcW w:w="1287" w:type="dxa"/>
          </w:tcPr>
          <w:p w14:paraId="359ECDFF" w14:textId="77777777" w:rsidR="00E12160" w:rsidRDefault="00E12160" w:rsidP="00F8684E"/>
        </w:tc>
        <w:tc>
          <w:tcPr>
            <w:tcW w:w="1287" w:type="dxa"/>
          </w:tcPr>
          <w:p w14:paraId="28516F2D" w14:textId="77777777" w:rsidR="00E12160" w:rsidRDefault="00E12160" w:rsidP="00F8684E"/>
        </w:tc>
        <w:tc>
          <w:tcPr>
            <w:tcW w:w="1287" w:type="dxa"/>
          </w:tcPr>
          <w:p w14:paraId="5722EC62" w14:textId="77777777" w:rsidR="00E12160" w:rsidRDefault="00E12160" w:rsidP="00F8684E"/>
        </w:tc>
        <w:tc>
          <w:tcPr>
            <w:tcW w:w="1287" w:type="dxa"/>
          </w:tcPr>
          <w:p w14:paraId="71D3600A" w14:textId="77777777" w:rsidR="00E12160" w:rsidRDefault="00E12160" w:rsidP="00F8684E"/>
        </w:tc>
        <w:tc>
          <w:tcPr>
            <w:tcW w:w="1288" w:type="dxa"/>
          </w:tcPr>
          <w:p w14:paraId="551843D0" w14:textId="77777777" w:rsidR="00E12160" w:rsidRDefault="00E12160" w:rsidP="00F8684E"/>
        </w:tc>
      </w:tr>
    </w:tbl>
    <w:p w14:paraId="2AA1E2C7" w14:textId="213AFEC8" w:rsidR="00F8684E" w:rsidRPr="004410DF" w:rsidRDefault="00D871E2" w:rsidP="00F8684E">
      <w:r>
        <w:t xml:space="preserve"> </w:t>
      </w:r>
    </w:p>
    <w:p w14:paraId="1E825B7D" w14:textId="12838EED" w:rsidR="00AE1EC1" w:rsidRDefault="00AE1EC1" w:rsidP="00AE1EC1">
      <w:pPr>
        <w:pStyle w:val="Heading2"/>
        <w:numPr>
          <w:ilvl w:val="1"/>
          <w:numId w:val="2"/>
        </w:numPr>
        <w:rPr>
          <w:lang w:val="de-DE"/>
        </w:rPr>
      </w:pPr>
      <w:r>
        <w:rPr>
          <w:lang w:val="de-DE"/>
        </w:rPr>
        <w:t xml:space="preserve">Alexa </w:t>
      </w:r>
      <w:proofErr w:type="spellStart"/>
      <w:r>
        <w:rPr>
          <w:lang w:val="de-DE"/>
        </w:rPr>
        <w:t>Skill</w:t>
      </w:r>
      <w:proofErr w:type="spellEnd"/>
      <w:r>
        <w:rPr>
          <w:lang w:val="de-DE"/>
        </w:rPr>
        <w:t xml:space="preserve"> Model</w:t>
      </w:r>
    </w:p>
    <w:p w14:paraId="2C16C3AC" w14:textId="735CEB5E" w:rsidR="0087535B" w:rsidRDefault="0087535B" w:rsidP="00D21B34">
      <w:pPr>
        <w:pStyle w:val="Heading3"/>
        <w:numPr>
          <w:ilvl w:val="2"/>
          <w:numId w:val="2"/>
        </w:numPr>
        <w:rPr>
          <w:lang w:val="de-DE"/>
        </w:rPr>
      </w:pPr>
      <w:r>
        <w:rPr>
          <w:lang w:val="de-DE"/>
        </w:rPr>
        <w:t xml:space="preserve">Slots </w:t>
      </w:r>
      <w:proofErr w:type="spellStart"/>
      <w:r>
        <w:rPr>
          <w:lang w:val="de-DE"/>
        </w:rPr>
        <w:t>and</w:t>
      </w:r>
      <w:proofErr w:type="spellEnd"/>
      <w:r>
        <w:rPr>
          <w:lang w:val="de-DE"/>
        </w:rPr>
        <w:t xml:space="preserve"> </w:t>
      </w:r>
      <w:r w:rsidRPr="0087535B">
        <w:rPr>
          <w:lang w:val="de-DE"/>
        </w:rPr>
        <w:t xml:space="preserve">Sample </w:t>
      </w:r>
      <w:proofErr w:type="spellStart"/>
      <w:r>
        <w:rPr>
          <w:lang w:val="de-DE"/>
        </w:rPr>
        <w:t>values</w:t>
      </w:r>
      <w:proofErr w:type="spellEnd"/>
    </w:p>
    <w:p w14:paraId="448C596C" w14:textId="6FB4436D" w:rsidR="0087535B" w:rsidRDefault="00A91437" w:rsidP="0087535B">
      <w:pPr>
        <w:pStyle w:val="Heading3"/>
        <w:numPr>
          <w:ilvl w:val="2"/>
          <w:numId w:val="2"/>
        </w:numPr>
        <w:rPr>
          <w:lang w:val="de-DE"/>
        </w:rPr>
      </w:pPr>
      <w:proofErr w:type="spellStart"/>
      <w:r>
        <w:rPr>
          <w:lang w:val="de-DE"/>
        </w:rPr>
        <w:t>Intents</w:t>
      </w:r>
      <w:proofErr w:type="spellEnd"/>
      <w:r>
        <w:rPr>
          <w:lang w:val="de-DE"/>
        </w:rPr>
        <w:t xml:space="preserve"> </w:t>
      </w:r>
      <w:proofErr w:type="spellStart"/>
      <w:r>
        <w:rPr>
          <w:lang w:val="de-DE"/>
        </w:rPr>
        <w:t>and</w:t>
      </w:r>
      <w:proofErr w:type="spellEnd"/>
      <w:r>
        <w:rPr>
          <w:lang w:val="de-DE"/>
        </w:rPr>
        <w:t xml:space="preserve"> </w:t>
      </w:r>
      <w:r w:rsidR="0087535B">
        <w:rPr>
          <w:lang w:val="de-DE"/>
        </w:rPr>
        <w:t xml:space="preserve">Sample </w:t>
      </w:r>
      <w:proofErr w:type="spellStart"/>
      <w:r w:rsidR="0087535B">
        <w:rPr>
          <w:lang w:val="de-DE"/>
        </w:rPr>
        <w:t>Utterances</w:t>
      </w:r>
      <w:proofErr w:type="spellEnd"/>
    </w:p>
    <w:p w14:paraId="5DF0C3A1" w14:textId="1438BC5F" w:rsidR="001D71EA" w:rsidRDefault="0087535B" w:rsidP="001D71EA">
      <w:pPr>
        <w:pStyle w:val="Heading3"/>
        <w:numPr>
          <w:ilvl w:val="2"/>
          <w:numId w:val="2"/>
        </w:numPr>
        <w:rPr>
          <w:lang w:val="de-DE"/>
        </w:rPr>
      </w:pPr>
      <w:r>
        <w:rPr>
          <w:lang w:val="de-DE"/>
        </w:rPr>
        <w:t>Bias</w:t>
      </w:r>
    </w:p>
    <w:p w14:paraId="5F9F4EA5" w14:textId="1CEFFEAE" w:rsidR="00F8684E" w:rsidRDefault="00F8684E" w:rsidP="00F8684E">
      <w:pPr>
        <w:pStyle w:val="Heading3"/>
        <w:numPr>
          <w:ilvl w:val="2"/>
          <w:numId w:val="2"/>
        </w:numPr>
        <w:rPr>
          <w:lang w:val="de-DE"/>
        </w:rPr>
      </w:pPr>
      <w:proofErr w:type="spellStart"/>
      <w:r>
        <w:rPr>
          <w:lang w:val="de-DE"/>
        </w:rPr>
        <w:t>Self-signed</w:t>
      </w:r>
      <w:proofErr w:type="spellEnd"/>
      <w:r>
        <w:rPr>
          <w:lang w:val="de-DE"/>
        </w:rPr>
        <w:t xml:space="preserve"> </w:t>
      </w:r>
      <w:proofErr w:type="spellStart"/>
      <w:r>
        <w:rPr>
          <w:lang w:val="de-DE"/>
        </w:rPr>
        <w:t>Certificate</w:t>
      </w:r>
      <w:proofErr w:type="spellEnd"/>
    </w:p>
    <w:p w14:paraId="3E0A0C63" w14:textId="228A0E21" w:rsidR="00076DC7" w:rsidRDefault="00076DC7" w:rsidP="00076DC7">
      <w:pPr>
        <w:rPr>
          <w:lang w:val="de-DE"/>
        </w:rPr>
      </w:pPr>
    </w:p>
    <w:p w14:paraId="254CCB80" w14:textId="38B44CA1" w:rsidR="00076DC7" w:rsidRPr="00076DC7" w:rsidRDefault="00076DC7" w:rsidP="00076DC7">
      <w:pPr>
        <w:pStyle w:val="Heading2"/>
        <w:numPr>
          <w:ilvl w:val="1"/>
          <w:numId w:val="2"/>
        </w:numPr>
        <w:rPr>
          <w:lang w:val="de-DE"/>
        </w:rPr>
      </w:pPr>
      <w:r>
        <w:rPr>
          <w:lang w:val="de-DE"/>
        </w:rPr>
        <w:t xml:space="preserve">Different Users </w:t>
      </w:r>
      <w:proofErr w:type="spellStart"/>
      <w:r>
        <w:rPr>
          <w:lang w:val="de-DE"/>
        </w:rPr>
        <w:t>use</w:t>
      </w:r>
      <w:proofErr w:type="spellEnd"/>
      <w:r>
        <w:rPr>
          <w:lang w:val="de-DE"/>
        </w:rPr>
        <w:t xml:space="preserve"> different </w:t>
      </w:r>
      <w:proofErr w:type="spellStart"/>
      <w:r>
        <w:rPr>
          <w:lang w:val="de-DE"/>
        </w:rPr>
        <w:t>phrases</w:t>
      </w:r>
      <w:proofErr w:type="spellEnd"/>
    </w:p>
    <w:p w14:paraId="650711F6" w14:textId="77777777" w:rsidR="00F8684E" w:rsidRPr="00F8684E" w:rsidRDefault="00F8684E" w:rsidP="00F8684E">
      <w:pPr>
        <w:rPr>
          <w:lang w:val="de-DE"/>
        </w:rPr>
      </w:pPr>
    </w:p>
    <w:p w14:paraId="612BA3BD" w14:textId="1B09D926" w:rsidR="00F8684E" w:rsidRDefault="00F8684E" w:rsidP="00F8684E">
      <w:pPr>
        <w:pStyle w:val="Heading2"/>
        <w:numPr>
          <w:ilvl w:val="1"/>
          <w:numId w:val="2"/>
        </w:numPr>
        <w:rPr>
          <w:lang w:val="de-DE"/>
        </w:rPr>
      </w:pPr>
      <w:r>
        <w:rPr>
          <w:lang w:val="de-DE"/>
        </w:rPr>
        <w:t>Alexa ASK SDK</w:t>
      </w:r>
    </w:p>
    <w:p w14:paraId="63DC4465" w14:textId="77777777" w:rsidR="00F8684E" w:rsidRPr="00F8684E" w:rsidRDefault="00F8684E" w:rsidP="00F8684E">
      <w:pPr>
        <w:rPr>
          <w:lang w:val="de-DE"/>
        </w:rPr>
      </w:pPr>
    </w:p>
    <w:p w14:paraId="170E4F6D" w14:textId="77777777" w:rsidR="00F8684E" w:rsidRPr="00F8684E" w:rsidRDefault="00F8684E" w:rsidP="00F8684E">
      <w:pPr>
        <w:rPr>
          <w:lang w:val="de-DE"/>
        </w:rPr>
      </w:pPr>
    </w:p>
    <w:p w14:paraId="4A04EB79" w14:textId="723424A3" w:rsidR="00F8684E" w:rsidRDefault="00F8684E" w:rsidP="00F8684E">
      <w:pPr>
        <w:pStyle w:val="Heading2"/>
        <w:numPr>
          <w:ilvl w:val="1"/>
          <w:numId w:val="2"/>
        </w:numPr>
        <w:rPr>
          <w:lang w:val="de-DE"/>
        </w:rPr>
      </w:pPr>
      <w:r>
        <w:rPr>
          <w:lang w:val="de-DE"/>
        </w:rPr>
        <w:t>Database Integration</w:t>
      </w:r>
    </w:p>
    <w:p w14:paraId="556E66D1" w14:textId="0D9CD18F" w:rsidR="00F8684E" w:rsidRDefault="00F8684E" w:rsidP="00F8684E">
      <w:pPr>
        <w:pStyle w:val="Heading3"/>
        <w:numPr>
          <w:ilvl w:val="2"/>
          <w:numId w:val="2"/>
        </w:numPr>
        <w:rPr>
          <w:lang w:val="de-DE"/>
        </w:rPr>
      </w:pPr>
      <w:r>
        <w:rPr>
          <w:lang w:val="de-DE"/>
        </w:rPr>
        <w:t xml:space="preserve">MySQL </w:t>
      </w:r>
      <w:proofErr w:type="spellStart"/>
      <w:r>
        <w:rPr>
          <w:lang w:val="de-DE"/>
        </w:rPr>
        <w:t>vs</w:t>
      </w:r>
      <w:proofErr w:type="spellEnd"/>
      <w:r>
        <w:rPr>
          <w:lang w:val="de-DE"/>
        </w:rPr>
        <w:t xml:space="preserve"> </w:t>
      </w:r>
      <w:proofErr w:type="spellStart"/>
      <w:r>
        <w:rPr>
          <w:lang w:val="de-DE"/>
        </w:rPr>
        <w:t>MongoDB</w:t>
      </w:r>
      <w:proofErr w:type="spellEnd"/>
    </w:p>
    <w:p w14:paraId="54201B29" w14:textId="4340B98F" w:rsidR="00F8684E" w:rsidRDefault="00F8684E" w:rsidP="00F8684E">
      <w:pPr>
        <w:pStyle w:val="Heading3"/>
        <w:numPr>
          <w:ilvl w:val="2"/>
          <w:numId w:val="2"/>
        </w:numPr>
        <w:rPr>
          <w:lang w:val="de-DE"/>
        </w:rPr>
      </w:pPr>
      <w:r>
        <w:rPr>
          <w:lang w:val="de-DE"/>
        </w:rPr>
        <w:t xml:space="preserve">Table </w:t>
      </w:r>
      <w:proofErr w:type="spellStart"/>
      <w:r>
        <w:rPr>
          <w:lang w:val="de-DE"/>
        </w:rPr>
        <w:t>Limitations</w:t>
      </w:r>
      <w:proofErr w:type="spellEnd"/>
    </w:p>
    <w:p w14:paraId="251B72D3" w14:textId="2F4A1DF8" w:rsidR="00F8684E" w:rsidRPr="00F8684E" w:rsidRDefault="00F8684E" w:rsidP="00F8684E">
      <w:pPr>
        <w:pStyle w:val="Heading3"/>
        <w:numPr>
          <w:ilvl w:val="2"/>
          <w:numId w:val="2"/>
        </w:numPr>
        <w:rPr>
          <w:lang w:val="de-DE"/>
        </w:rPr>
      </w:pPr>
      <w:r>
        <w:rPr>
          <w:lang w:val="de-DE"/>
        </w:rPr>
        <w:t xml:space="preserve">Alexa </w:t>
      </w:r>
      <w:proofErr w:type="spellStart"/>
      <w:r>
        <w:rPr>
          <w:lang w:val="de-DE"/>
        </w:rPr>
        <w:t>to</w:t>
      </w:r>
      <w:proofErr w:type="spellEnd"/>
      <w:r>
        <w:rPr>
          <w:lang w:val="de-DE"/>
        </w:rPr>
        <w:t xml:space="preserve"> Java </w:t>
      </w:r>
      <w:proofErr w:type="spellStart"/>
      <w:r>
        <w:rPr>
          <w:lang w:val="de-DE"/>
        </w:rPr>
        <w:t>to</w:t>
      </w:r>
      <w:proofErr w:type="spellEnd"/>
      <w:r>
        <w:rPr>
          <w:lang w:val="de-DE"/>
        </w:rPr>
        <w:t xml:space="preserve"> Database (</w:t>
      </w:r>
      <w:proofErr w:type="spellStart"/>
      <w:r>
        <w:rPr>
          <w:lang w:val="de-DE"/>
        </w:rPr>
        <w:t>talk</w:t>
      </w:r>
      <w:proofErr w:type="spellEnd"/>
      <w:r>
        <w:rPr>
          <w:lang w:val="de-DE"/>
        </w:rPr>
        <w:t xml:space="preserve"> </w:t>
      </w:r>
      <w:proofErr w:type="spellStart"/>
      <w:r>
        <w:rPr>
          <w:lang w:val="de-DE"/>
        </w:rPr>
        <w:t>about</w:t>
      </w:r>
      <w:proofErr w:type="spellEnd"/>
      <w:r>
        <w:rPr>
          <w:lang w:val="de-DE"/>
        </w:rPr>
        <w:t xml:space="preserve"> </w:t>
      </w:r>
      <w:proofErr w:type="spellStart"/>
      <w:r>
        <w:rPr>
          <w:lang w:val="de-DE"/>
        </w:rPr>
        <w:t>thing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go</w:t>
      </w:r>
      <w:proofErr w:type="spellEnd"/>
      <w:r>
        <w:rPr>
          <w:lang w:val="de-DE"/>
        </w:rPr>
        <w:t xml:space="preserve"> </w:t>
      </w:r>
      <w:proofErr w:type="spellStart"/>
      <w:r>
        <w:rPr>
          <w:lang w:val="de-DE"/>
        </w:rPr>
        <w:t>wrong</w:t>
      </w:r>
      <w:proofErr w:type="spellEnd"/>
      <w:r>
        <w:rPr>
          <w:lang w:val="de-DE"/>
        </w:rPr>
        <w:t xml:space="preserve"> </w:t>
      </w:r>
      <w:proofErr w:type="spellStart"/>
      <w:r>
        <w:rPr>
          <w:lang w:val="de-DE"/>
        </w:rPr>
        <w:t>here</w:t>
      </w:r>
      <w:proofErr w:type="spellEnd"/>
      <w:r>
        <w:rPr>
          <w:lang w:val="de-DE"/>
        </w:rPr>
        <w:t>)</w:t>
      </w:r>
    </w:p>
    <w:p w14:paraId="2379302C" w14:textId="77777777" w:rsidR="00F8684E" w:rsidRPr="00F8684E" w:rsidRDefault="00F8684E" w:rsidP="00F8684E">
      <w:pPr>
        <w:rPr>
          <w:lang w:val="de-DE"/>
        </w:rPr>
      </w:pPr>
    </w:p>
    <w:p w14:paraId="39A3280B" w14:textId="4D82899E" w:rsidR="00AE1EC1" w:rsidRDefault="00A91437" w:rsidP="00AE1EC1">
      <w:pPr>
        <w:pStyle w:val="Heading2"/>
        <w:numPr>
          <w:ilvl w:val="1"/>
          <w:numId w:val="2"/>
        </w:numPr>
        <w:rPr>
          <w:lang w:val="de-DE"/>
        </w:rPr>
      </w:pPr>
      <w:r>
        <w:rPr>
          <w:lang w:val="de-DE"/>
        </w:rPr>
        <w:t xml:space="preserve">Alexa Developer </w:t>
      </w:r>
      <w:proofErr w:type="spellStart"/>
      <w:r>
        <w:rPr>
          <w:lang w:val="de-DE"/>
        </w:rPr>
        <w:t>Console</w:t>
      </w:r>
      <w:proofErr w:type="spellEnd"/>
    </w:p>
    <w:p w14:paraId="23E642CC" w14:textId="344A0C91" w:rsidR="00A91437" w:rsidRDefault="00F8684E" w:rsidP="00A91437">
      <w:pPr>
        <w:pStyle w:val="Heading3"/>
        <w:numPr>
          <w:ilvl w:val="2"/>
          <w:numId w:val="2"/>
        </w:numPr>
      </w:pPr>
      <w:r>
        <w:t xml:space="preserve">Backend Visibility (what is happening behind the scenes) </w:t>
      </w:r>
    </w:p>
    <w:p w14:paraId="3048FA19" w14:textId="63E1B885" w:rsidR="00D83F1E" w:rsidRDefault="00D83F1E" w:rsidP="00D83F1E">
      <w:pPr>
        <w:pStyle w:val="Heading3"/>
        <w:numPr>
          <w:ilvl w:val="2"/>
          <w:numId w:val="2"/>
        </w:numPr>
      </w:pPr>
      <w:r>
        <w:t>Fallback Intent (talk about it not being triggered always)</w:t>
      </w:r>
    </w:p>
    <w:p w14:paraId="6570BAFA" w14:textId="30C201E8" w:rsidR="00F06FEF" w:rsidRDefault="00F06FEF" w:rsidP="00F06FEF"/>
    <w:p w14:paraId="1DCFE924" w14:textId="77777777" w:rsidR="00F06FEF" w:rsidRPr="00F06FEF" w:rsidRDefault="00F06FEF" w:rsidP="00F06FEF"/>
    <w:p w14:paraId="73142AAB" w14:textId="3BA46670" w:rsidR="00D977C9" w:rsidRDefault="00D977C9" w:rsidP="00E90288">
      <w:pPr>
        <w:rPr>
          <w:lang w:val="de-DE"/>
        </w:rPr>
      </w:pPr>
    </w:p>
    <w:p w14:paraId="694FBF3E" w14:textId="1A06B22C" w:rsidR="000977AB" w:rsidRDefault="00B5186A" w:rsidP="00B5186A">
      <w:pPr>
        <w:pStyle w:val="Heading1"/>
        <w:numPr>
          <w:ilvl w:val="0"/>
          <w:numId w:val="2"/>
        </w:numPr>
        <w:rPr>
          <w:lang w:val="de-DE"/>
        </w:rPr>
      </w:pPr>
      <w:r>
        <w:rPr>
          <w:lang w:val="de-DE"/>
        </w:rPr>
        <w:t>Evaluation</w:t>
      </w:r>
    </w:p>
    <w:p w14:paraId="0DEDF098" w14:textId="090F63D1" w:rsidR="00B5186A" w:rsidRPr="00B5186A" w:rsidRDefault="00B5186A" w:rsidP="00B5186A">
      <w:pPr>
        <w:pStyle w:val="Heading2"/>
        <w:numPr>
          <w:ilvl w:val="1"/>
          <w:numId w:val="2"/>
        </w:numPr>
        <w:rPr>
          <w:lang w:val="de-DE"/>
        </w:rPr>
      </w:pPr>
      <w:proofErr w:type="spellStart"/>
      <w:r>
        <w:rPr>
          <w:lang w:val="de-DE"/>
        </w:rPr>
        <w:t>Objectives</w:t>
      </w:r>
      <w:proofErr w:type="spellEnd"/>
      <w:r>
        <w:rPr>
          <w:lang w:val="de-DE"/>
        </w:rPr>
        <w:t xml:space="preserve"> </w:t>
      </w:r>
      <w:proofErr w:type="spellStart"/>
      <w:r>
        <w:rPr>
          <w:lang w:val="de-DE"/>
        </w:rPr>
        <w:t>and</w:t>
      </w:r>
      <w:proofErr w:type="spellEnd"/>
      <w:r>
        <w:rPr>
          <w:lang w:val="de-DE"/>
        </w:rPr>
        <w:t xml:space="preserve"> </w:t>
      </w:r>
      <w:proofErr w:type="spellStart"/>
      <w:r>
        <w:rPr>
          <w:lang w:val="de-DE"/>
        </w:rPr>
        <w:t>Aims</w:t>
      </w:r>
      <w:proofErr w:type="spellEnd"/>
      <w:r>
        <w:rPr>
          <w:lang w:val="de-DE"/>
        </w:rPr>
        <w:t xml:space="preserve"> </w:t>
      </w:r>
      <w:proofErr w:type="spellStart"/>
      <w:r>
        <w:rPr>
          <w:lang w:val="de-DE"/>
        </w:rPr>
        <w:t>met</w:t>
      </w:r>
      <w:proofErr w:type="spellEnd"/>
      <w:r>
        <w:rPr>
          <w:lang w:val="de-DE"/>
        </w:rPr>
        <w:t>?</w:t>
      </w: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t>Project Management</w:t>
      </w:r>
      <w:r w:rsidR="00674C7B">
        <w:rPr>
          <w:lang w:val="de-DE"/>
        </w:rPr>
        <w:t xml:space="preserve"> </w:t>
      </w:r>
      <w:proofErr w:type="spellStart"/>
      <w:r w:rsidR="00674C7B">
        <w:rPr>
          <w:lang w:val="de-DE"/>
        </w:rPr>
        <w:t>and</w:t>
      </w:r>
      <w:proofErr w:type="spellEnd"/>
      <w:r w:rsidR="00674C7B">
        <w:rPr>
          <w:lang w:val="de-DE"/>
        </w:rPr>
        <w:t xml:space="preserve"> Software Tools</w:t>
      </w:r>
    </w:p>
    <w:p w14:paraId="7EA478C1" w14:textId="0F1E94FA" w:rsidR="00710298" w:rsidRPr="00710298" w:rsidRDefault="00710298" w:rsidP="00710298">
      <w:pPr>
        <w:pStyle w:val="Heading2"/>
        <w:numPr>
          <w:ilvl w:val="1"/>
          <w:numId w:val="2"/>
        </w:numPr>
        <w:rPr>
          <w:lang w:val="de-DE"/>
        </w:rPr>
      </w:pPr>
      <w:proofErr w:type="spellStart"/>
      <w:r>
        <w:rPr>
          <w:lang w:val="de-DE"/>
        </w:rPr>
        <w:t>Intellij</w:t>
      </w:r>
      <w:proofErr w:type="spellEnd"/>
      <w:r>
        <w:rPr>
          <w:lang w:val="de-DE"/>
        </w:rPr>
        <w:t xml:space="preserve">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proofErr w:type="spellStart"/>
      <w:r w:rsidR="00B3704A" w:rsidRPr="00E03189">
        <w:rPr>
          <w:i/>
          <w:iCs/>
        </w:rPr>
        <w:t>Intellij</w:t>
      </w:r>
      <w:proofErr w:type="spellEnd"/>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w:t>
      </w:r>
      <w:proofErr w:type="spellStart"/>
      <w:r w:rsidR="00F62CB0">
        <w:t>Intellij</w:t>
      </w:r>
      <w:proofErr w:type="spellEnd"/>
      <w:r w:rsidR="00F62CB0">
        <w:t xml:space="preserve"> allows creation of Maven projects, which particularly useful for adding dependencies through a pom.xml file</w:t>
      </w:r>
      <w:r w:rsidR="00983CBF">
        <w:t xml:space="preserve">. </w:t>
      </w:r>
      <w:proofErr w:type="spellStart"/>
      <w:r w:rsidR="00D57AE3">
        <w:t>Intellij</w:t>
      </w:r>
      <w:proofErr w:type="spellEnd"/>
      <w:r w:rsidR="00D57AE3">
        <w:t xml:space="preserve">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3"/>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4"/>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C6BDC1" w14:textId="77777777" w:rsidR="00AF5E9D" w:rsidRDefault="00AF5E9D" w:rsidP="003C242F">
      <w:r>
        <w:separator/>
      </w:r>
    </w:p>
  </w:endnote>
  <w:endnote w:type="continuationSeparator" w:id="0">
    <w:p w14:paraId="7AB646B9" w14:textId="77777777" w:rsidR="00AF5E9D" w:rsidRDefault="00AF5E9D" w:rsidP="003C242F">
      <w:r>
        <w:continuationSeparator/>
      </w:r>
    </w:p>
  </w:endnote>
  <w:endnote w:id="1">
    <w:p w14:paraId="18D0EED4" w14:textId="77777777" w:rsidR="00D4298C" w:rsidRPr="007E4C70" w:rsidRDefault="00D4298C"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224229" w:rsidRPr="00626F8E" w:rsidRDefault="00224229"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 xml:space="preserve">England, C., Lawlor, D., </w:t>
      </w:r>
      <w:proofErr w:type="spellStart"/>
      <w:r w:rsidRPr="00626F8E">
        <w:rPr>
          <w:rFonts w:ascii="Times New Roman" w:hAnsi="Times New Roman"/>
          <w:color w:val="000000"/>
          <w:sz w:val="20"/>
        </w:rPr>
        <w:t>Lewcock</w:t>
      </w:r>
      <w:proofErr w:type="spellEnd"/>
      <w:r w:rsidRPr="00626F8E">
        <w:rPr>
          <w:rFonts w:ascii="Times New Roman" w:hAnsi="Times New Roman"/>
          <w:color w:val="000000"/>
          <w:sz w:val="20"/>
        </w:rPr>
        <w:t>,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224229" w:rsidRPr="00D51007" w:rsidRDefault="00224229"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proofErr w:type="spellStart"/>
      <w:r w:rsidRPr="00D51007">
        <w:rPr>
          <w:rFonts w:ascii="Times New Roman" w:hAnsi="Times New Roman"/>
          <w:color w:val="000000"/>
          <w:sz w:val="20"/>
        </w:rPr>
        <w:t>Warthon</w:t>
      </w:r>
      <w:proofErr w:type="spellEnd"/>
      <w:r w:rsidRPr="00D51007">
        <w:rPr>
          <w:rFonts w:ascii="Times New Roman" w:hAnsi="Times New Roman"/>
          <w:color w:val="000000"/>
          <w:sz w:val="20"/>
        </w:rPr>
        <w:t xml:space="preserve">-Medina, M., Hooson, J., Hancock, N., Hutchinson, J., Vargas-Garcia, E., Gibson, L., Bush, L., </w:t>
      </w:r>
      <w:proofErr w:type="spellStart"/>
      <w:r w:rsidRPr="00D51007">
        <w:rPr>
          <w:rFonts w:ascii="Times New Roman" w:hAnsi="Times New Roman"/>
          <w:color w:val="000000"/>
          <w:sz w:val="20"/>
        </w:rPr>
        <w:t>Greathead</w:t>
      </w:r>
      <w:proofErr w:type="spellEnd"/>
      <w:r w:rsidRPr="00D51007">
        <w:rPr>
          <w:rFonts w:ascii="Times New Roman" w:hAnsi="Times New Roman"/>
          <w:color w:val="000000"/>
          <w:sz w:val="20"/>
        </w:rPr>
        <w:t xml:space="preserve">, K., Knowles, B., Margetts, B., Robinson, S., Ness, A., </w:t>
      </w:r>
      <w:proofErr w:type="spellStart"/>
      <w:r w:rsidRPr="00D51007">
        <w:rPr>
          <w:rFonts w:ascii="Times New Roman" w:hAnsi="Times New Roman"/>
          <w:color w:val="000000"/>
          <w:sz w:val="20"/>
        </w:rPr>
        <w:t>Alwan</w:t>
      </w:r>
      <w:proofErr w:type="spellEnd"/>
      <w:r w:rsidRPr="00D51007">
        <w:rPr>
          <w:rFonts w:ascii="Times New Roman" w:hAnsi="Times New Roman"/>
          <w:color w:val="000000"/>
          <w:sz w:val="20"/>
        </w:rPr>
        <w:t xml:space="preserve">, N., </w:t>
      </w:r>
      <w:proofErr w:type="spellStart"/>
      <w:r w:rsidRPr="00D51007">
        <w:rPr>
          <w:rFonts w:ascii="Times New Roman" w:hAnsi="Times New Roman"/>
          <w:color w:val="000000"/>
          <w:sz w:val="20"/>
        </w:rPr>
        <w:t>Wark</w:t>
      </w:r>
      <w:proofErr w:type="spellEnd"/>
      <w:r w:rsidRPr="00D51007">
        <w:rPr>
          <w:rFonts w:ascii="Times New Roman" w:hAnsi="Times New Roman"/>
          <w:color w:val="000000"/>
          <w:sz w:val="20"/>
        </w:rPr>
        <w:t xml:space="preserve">, P., Roe, M., Finglas, P., Steer, T., Page, P., Key, T., Johnson, L., Roberts, K., </w:t>
      </w:r>
      <w:proofErr w:type="spellStart"/>
      <w:r w:rsidRPr="00D51007">
        <w:rPr>
          <w:rFonts w:ascii="Times New Roman" w:hAnsi="Times New Roman"/>
          <w:color w:val="000000"/>
          <w:sz w:val="20"/>
        </w:rPr>
        <w:t>Amoutzopoulos</w:t>
      </w:r>
      <w:proofErr w:type="spellEnd"/>
      <w:r w:rsidRPr="00D51007">
        <w:rPr>
          <w:rFonts w:ascii="Times New Roman" w:hAnsi="Times New Roman"/>
          <w:color w:val="000000"/>
          <w:sz w:val="20"/>
        </w:rPr>
        <w:t>,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9348DF" w:rsidRPr="00E5208F" w:rsidRDefault="009348DF"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proofErr w:type="spellStart"/>
      <w:r w:rsidRPr="007E4C70">
        <w:rPr>
          <w:rFonts w:ascii="Times New Roman" w:hAnsi="Times New Roman"/>
          <w:color w:val="000000"/>
          <w:sz w:val="20"/>
        </w:rPr>
        <w:t>Eyles</w:t>
      </w:r>
      <w:proofErr w:type="spellEnd"/>
      <w:r w:rsidRPr="007E4C70">
        <w:rPr>
          <w:rFonts w:ascii="Times New Roman" w:hAnsi="Times New Roman"/>
          <w:color w:val="000000"/>
          <w:sz w:val="20"/>
        </w:rPr>
        <w:t xml:space="preserve">, H., McLean, R., Neal, B., Doughty, R., Jiang, Y. and </w:t>
      </w:r>
      <w:proofErr w:type="spellStart"/>
      <w:r w:rsidRPr="007E4C70">
        <w:rPr>
          <w:rFonts w:ascii="Times New Roman" w:hAnsi="Times New Roman"/>
          <w:color w:val="000000"/>
          <w:sz w:val="20"/>
        </w:rPr>
        <w:t>Mhurchu</w:t>
      </w:r>
      <w:proofErr w:type="spellEnd"/>
      <w:r w:rsidRPr="007E4C70">
        <w:rPr>
          <w:rFonts w:ascii="Times New Roman" w:hAnsi="Times New Roman"/>
          <w:color w:val="000000"/>
          <w:sz w:val="20"/>
        </w:rPr>
        <w:t xml:space="preserve">, C. (2014). Using mobile technology to support lower-salt food choices for people with cardiovascular disease: protocol for the </w:t>
      </w:r>
      <w:proofErr w:type="spellStart"/>
      <w:r w:rsidRPr="007E4C70">
        <w:rPr>
          <w:rFonts w:ascii="Times New Roman" w:hAnsi="Times New Roman"/>
          <w:color w:val="000000"/>
          <w:sz w:val="20"/>
        </w:rPr>
        <w:t>SaltSwitch</w:t>
      </w:r>
      <w:proofErr w:type="spellEnd"/>
      <w:r w:rsidRPr="007E4C70">
        <w:rPr>
          <w:rFonts w:ascii="Times New Roman" w:hAnsi="Times New Roman"/>
          <w:color w:val="000000"/>
          <w:sz w:val="20"/>
        </w:rPr>
        <w:t xml:space="preserve">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What Are </w:t>
      </w:r>
      <w:proofErr w:type="gramStart"/>
      <w:r w:rsidRPr="007E4C70">
        <w:rPr>
          <w:rFonts w:ascii="Times New Roman" w:hAnsi="Times New Roman"/>
          <w:i/>
          <w:iCs/>
          <w:color w:val="000000"/>
          <w:sz w:val="20"/>
        </w:rPr>
        <w:t>Webhooks?</w:t>
      </w:r>
      <w:r w:rsidRPr="007E4C70">
        <w:rPr>
          <w:rFonts w:ascii="Times New Roman" w:hAnsi="Times New Roman"/>
          <w:color w:val="000000"/>
          <w:sz w:val="20"/>
        </w:rPr>
        <w:t>.</w:t>
      </w:r>
      <w:proofErr w:type="gramEnd"/>
      <w:r w:rsidRPr="007E4C70">
        <w:rPr>
          <w:rFonts w:ascii="Times New Roman" w:hAnsi="Times New Roman"/>
          <w:color w:val="000000"/>
          <w:sz w:val="20"/>
        </w:rPr>
        <w:t xml:space="preserve"> [online] Available at: https://zapier.com/blog/what-are-webhooks/ [Accessed 25 Apr. 2019].</w:t>
      </w:r>
    </w:p>
  </w:endnote>
  <w:endnote w:id="17">
    <w:p w14:paraId="3B3B7A6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 xml:space="preserve">Understanding OAuth2 « </w:t>
      </w:r>
      <w:proofErr w:type="spellStart"/>
      <w:r w:rsidRPr="007E4C70">
        <w:rPr>
          <w:rFonts w:ascii="Times New Roman" w:hAnsi="Times New Roman"/>
          <w:i/>
          <w:iCs/>
          <w:color w:val="000000"/>
          <w:sz w:val="20"/>
        </w:rPr>
        <w:t>BubbleCode</w:t>
      </w:r>
      <w:proofErr w:type="spellEnd"/>
      <w:r w:rsidRPr="007E4C70">
        <w:rPr>
          <w:rFonts w:ascii="Times New Roman" w:hAnsi="Times New Roman"/>
          <w:i/>
          <w:iCs/>
          <w:color w:val="000000"/>
          <w:sz w:val="20"/>
        </w:rPr>
        <w:t xml:space="preserv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proofErr w:type="gramStart"/>
      <w:r w:rsidRPr="007E4C70">
        <w:rPr>
          <w:rFonts w:ascii="Times New Roman" w:hAnsi="Times New Roman"/>
          <w:i/>
          <w:iCs/>
          <w:color w:val="000000"/>
          <w:sz w:val="20"/>
        </w:rPr>
        <w:t>Overview  |</w:t>
      </w:r>
      <w:proofErr w:type="gramEnd"/>
      <w:r w:rsidRPr="007E4C70">
        <w:rPr>
          <w:rFonts w:ascii="Times New Roman" w:hAnsi="Times New Roman"/>
          <w:i/>
          <w:iCs/>
          <w:color w:val="000000"/>
          <w:sz w:val="20"/>
        </w:rPr>
        <w:t>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2A58A4" w:rsidRPr="00B87C66" w:rsidRDefault="002A58A4"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 xml:space="preserve">Lawlor, D., </w:t>
      </w:r>
      <w:proofErr w:type="spellStart"/>
      <w:r w:rsidRPr="00B87C66">
        <w:rPr>
          <w:rFonts w:ascii="Times New Roman" w:hAnsi="Times New Roman"/>
          <w:color w:val="000000"/>
          <w:sz w:val="20"/>
        </w:rPr>
        <w:t>Lewcock</w:t>
      </w:r>
      <w:proofErr w:type="spellEnd"/>
      <w:r w:rsidRPr="00B87C66">
        <w:rPr>
          <w:rFonts w:ascii="Times New Roman" w:hAnsi="Times New Roman"/>
          <w:color w:val="000000"/>
          <w:sz w:val="20"/>
        </w:rPr>
        <w:t xml:space="preserve">, M., Rena-Jones, L., </w:t>
      </w:r>
      <w:proofErr w:type="spellStart"/>
      <w:r w:rsidRPr="00B87C66">
        <w:rPr>
          <w:rFonts w:ascii="Times New Roman" w:hAnsi="Times New Roman"/>
          <w:color w:val="000000"/>
          <w:sz w:val="20"/>
        </w:rPr>
        <w:t>Rollings</w:t>
      </w:r>
      <w:proofErr w:type="spellEnd"/>
      <w:r w:rsidRPr="00B87C66">
        <w:rPr>
          <w:rFonts w:ascii="Times New Roman" w:hAnsi="Times New Roman"/>
          <w:color w:val="000000"/>
          <w:sz w:val="20"/>
        </w:rPr>
        <w:t>,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proofErr w:type="spellStart"/>
      <w:r w:rsidRPr="00B87C66">
        <w:rPr>
          <w:rFonts w:ascii="Times New Roman" w:hAnsi="Times New Roman"/>
          <w:i/>
          <w:iCs/>
          <w:color w:val="000000"/>
          <w:sz w:val="20"/>
        </w:rPr>
        <w:t>Wellcome</w:t>
      </w:r>
      <w:proofErr w:type="spellEnd"/>
      <w:r w:rsidRPr="00B87C66">
        <w:rPr>
          <w:rFonts w:ascii="Times New Roman" w:hAnsi="Times New Roman"/>
          <w:i/>
          <w:iCs/>
          <w:color w:val="000000"/>
          <w:sz w:val="20"/>
        </w:rPr>
        <w:t xml:space="preserve"> Open Research</w:t>
      </w:r>
      <w:r w:rsidRPr="00B87C66">
        <w:rPr>
          <w:rFonts w:ascii="Times New Roman" w:hAnsi="Times New Roman"/>
          <w:color w:val="000000"/>
          <w:sz w:val="20"/>
        </w:rPr>
        <w:t>, 4, p.36.</w:t>
      </w:r>
    </w:p>
  </w:endnote>
  <w:endnote w:id="23">
    <w:p w14:paraId="2C37938C"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E159E0" w:rsidRPr="00AF1C8D" w:rsidRDefault="00E159E0"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E159E0" w:rsidRPr="00AF1C8D" w:rsidRDefault="00E159E0"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ED73FD" w:rsidRPr="00FA2334" w:rsidRDefault="00ED73FD" w:rsidP="00ED73FD">
      <w:pPr>
        <w:pStyle w:val="EndnoteText"/>
        <w:rPr>
          <w:lang w:val="de-DE"/>
        </w:rPr>
      </w:pPr>
      <w:r>
        <w:rPr>
          <w:rStyle w:val="EndnoteReference"/>
        </w:rPr>
        <w:endnoteRef/>
      </w:r>
      <w:r>
        <w:t xml:space="preserve"> </w:t>
      </w:r>
      <w:r>
        <w:fldChar w:fldCharType="begin" w:fldLock="1"/>
      </w:r>
      <w:r w:rsidR="00FB60E3">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490318EC" w14:textId="4A74DBE7" w:rsidR="00BA13F1" w:rsidRPr="00BA13F1" w:rsidRDefault="00BA13F1">
      <w:pPr>
        <w:pStyle w:val="EndnoteText"/>
        <w:rPr>
          <w:lang w:val="de-DE"/>
        </w:rPr>
      </w:pPr>
      <w:r>
        <w:rPr>
          <w:rStyle w:val="EndnoteReference"/>
        </w:rPr>
        <w:endnoteRef/>
      </w:r>
      <w:r>
        <w:t xml:space="preserve"> </w:t>
      </w:r>
      <w:r>
        <w:fldChar w:fldCharType="begin" w:fldLock="1"/>
      </w:r>
      <w:r>
        <w:instrText>ADDIN CSL_CITATION {"citationItems":[{"id":"ITEM-1","itemData":{"URL":"https://www.washingtonpost.com/graphics/2018/business/alexa-does-not-understand-your-accent/?noredirect=on","accessed":{"date-parts":[["2019","8","19"]]},"id":"ITEM-1","issued":{"date-parts":[["0"]]},"title":"Why some accents don’t work on Alexa or Google Home - Washington Post","type":"webpage"},"uris":["http://www.mendeley.com/documents/?uuid=b58bee52-3562-36bd-b9a4-e897bcb07c4a"]}],"mendeley":{"formattedCitation":"(&lt;i&gt;Why some accents don’t work on Alexa or Google Home - Washington Post&lt;/i&gt;, no date)","plainTextFormattedCitation":"(Why some accents don’t work on Alexa or Google Home - Washington Post, no date)"},"properties":{"noteIndex":0},"schema":"https://github.com/citation-style-language/schema/raw/master/csl-citation.json"}</w:instrText>
      </w:r>
      <w:r>
        <w:fldChar w:fldCharType="separate"/>
      </w:r>
      <w:r w:rsidRPr="00BA13F1">
        <w:rPr>
          <w:noProof/>
        </w:rPr>
        <w:t>(</w:t>
      </w:r>
      <w:r w:rsidRPr="00BA13F1">
        <w:rPr>
          <w:i/>
          <w:noProof/>
        </w:rPr>
        <w:t>Why some accents don’t work on Alexa or Google Home - Washington Post</w:t>
      </w:r>
      <w:r w:rsidRPr="00BA13F1">
        <w:rPr>
          <w:noProof/>
        </w:rPr>
        <w:t>, no date)</w:t>
      </w:r>
      <w:r>
        <w:fldChar w:fldCharType="end"/>
      </w:r>
    </w:p>
  </w:endnote>
  <w:endnote w:id="43">
    <w:p w14:paraId="2CB8C3FE" w14:textId="2C85DD50" w:rsidR="00FB60E3" w:rsidRPr="00FB60E3" w:rsidRDefault="00FB60E3">
      <w:pPr>
        <w:pStyle w:val="EndnoteText"/>
        <w:rPr>
          <w:lang w:val="de-DE"/>
        </w:rPr>
      </w:pPr>
      <w:r>
        <w:rPr>
          <w:rStyle w:val="EndnoteReference"/>
        </w:rPr>
        <w:endnoteRef/>
      </w:r>
      <w:r>
        <w:t xml:space="preserve"> </w:t>
      </w:r>
      <w:r>
        <w:fldChar w:fldCharType="begin" w:fldLock="1"/>
      </w:r>
      <w:r w:rsidR="00CC3D17">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4">
    <w:p w14:paraId="6C59E161" w14:textId="308626B7" w:rsidR="00CC3D17" w:rsidRPr="00CC3D17" w:rsidRDefault="00CC3D17">
      <w:pPr>
        <w:pStyle w:val="EndnoteText"/>
        <w:rPr>
          <w:lang w:val="de-DE"/>
        </w:rPr>
      </w:pPr>
      <w:r>
        <w:rPr>
          <w:rStyle w:val="EndnoteReference"/>
        </w:rPr>
        <w:endnoteRef/>
      </w:r>
      <w:r>
        <w:t xml:space="preserve"> </w:t>
      </w:r>
      <w:r>
        <w:fldChar w:fldCharType="begin" w:fldLock="1"/>
      </w:r>
      <w:r w:rsidR="00BA13F1">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eviouslyFormattedCitation":"(&lt;i&gt;Microsoft OneNote | The digital note-taking app for your devices&lt;/i&gt;,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69EC9" w14:textId="77777777" w:rsidR="00AF5E9D" w:rsidRDefault="00AF5E9D" w:rsidP="003C242F">
      <w:r>
        <w:separator/>
      </w:r>
    </w:p>
  </w:footnote>
  <w:footnote w:type="continuationSeparator" w:id="0">
    <w:p w14:paraId="7DD4E46A" w14:textId="77777777" w:rsidR="00AF5E9D" w:rsidRDefault="00AF5E9D"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899"/>
    <w:rsid w:val="00063BD4"/>
    <w:rsid w:val="00063F6D"/>
    <w:rsid w:val="00067F6D"/>
    <w:rsid w:val="00073D7D"/>
    <w:rsid w:val="00074A7E"/>
    <w:rsid w:val="00076DC7"/>
    <w:rsid w:val="00081C40"/>
    <w:rsid w:val="00083DA4"/>
    <w:rsid w:val="00092D8C"/>
    <w:rsid w:val="00092FCF"/>
    <w:rsid w:val="000977AB"/>
    <w:rsid w:val="000A162B"/>
    <w:rsid w:val="000A6B02"/>
    <w:rsid w:val="000A6D7E"/>
    <w:rsid w:val="000A742F"/>
    <w:rsid w:val="000B6C32"/>
    <w:rsid w:val="000C22B8"/>
    <w:rsid w:val="000C2789"/>
    <w:rsid w:val="000D2ED9"/>
    <w:rsid w:val="000D71AE"/>
    <w:rsid w:val="000E23C0"/>
    <w:rsid w:val="000E4003"/>
    <w:rsid w:val="000E6331"/>
    <w:rsid w:val="000E63F3"/>
    <w:rsid w:val="000E7748"/>
    <w:rsid w:val="00101A8E"/>
    <w:rsid w:val="00102D5A"/>
    <w:rsid w:val="0010393D"/>
    <w:rsid w:val="00103CEE"/>
    <w:rsid w:val="00104FE0"/>
    <w:rsid w:val="00113C81"/>
    <w:rsid w:val="001142F7"/>
    <w:rsid w:val="001172E5"/>
    <w:rsid w:val="00125B75"/>
    <w:rsid w:val="00126532"/>
    <w:rsid w:val="001321C8"/>
    <w:rsid w:val="00132C53"/>
    <w:rsid w:val="00132E35"/>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2AD9"/>
    <w:rsid w:val="00194CA4"/>
    <w:rsid w:val="00195448"/>
    <w:rsid w:val="0019557A"/>
    <w:rsid w:val="0019705F"/>
    <w:rsid w:val="00197943"/>
    <w:rsid w:val="001A1EB1"/>
    <w:rsid w:val="001A5E4B"/>
    <w:rsid w:val="001B1FF0"/>
    <w:rsid w:val="001B2DB4"/>
    <w:rsid w:val="001B4918"/>
    <w:rsid w:val="001B5C99"/>
    <w:rsid w:val="001B61B9"/>
    <w:rsid w:val="001C0761"/>
    <w:rsid w:val="001C0AED"/>
    <w:rsid w:val="001D4168"/>
    <w:rsid w:val="001D5B9B"/>
    <w:rsid w:val="001D71EA"/>
    <w:rsid w:val="001D72BB"/>
    <w:rsid w:val="001E08D5"/>
    <w:rsid w:val="001E707B"/>
    <w:rsid w:val="001F2D45"/>
    <w:rsid w:val="001F45E5"/>
    <w:rsid w:val="001F517A"/>
    <w:rsid w:val="001F6976"/>
    <w:rsid w:val="001F7CDD"/>
    <w:rsid w:val="00203F01"/>
    <w:rsid w:val="0021103B"/>
    <w:rsid w:val="002113A7"/>
    <w:rsid w:val="00213B32"/>
    <w:rsid w:val="00214D59"/>
    <w:rsid w:val="002172F8"/>
    <w:rsid w:val="00222025"/>
    <w:rsid w:val="002229F8"/>
    <w:rsid w:val="00224229"/>
    <w:rsid w:val="00230CF0"/>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13BE"/>
    <w:rsid w:val="002A4910"/>
    <w:rsid w:val="002A4DAF"/>
    <w:rsid w:val="002A58A4"/>
    <w:rsid w:val="002A6C80"/>
    <w:rsid w:val="002A719A"/>
    <w:rsid w:val="002B17AE"/>
    <w:rsid w:val="002B46F5"/>
    <w:rsid w:val="002B75C6"/>
    <w:rsid w:val="002B76AA"/>
    <w:rsid w:val="002C27D3"/>
    <w:rsid w:val="002C4680"/>
    <w:rsid w:val="002C4684"/>
    <w:rsid w:val="002C6B3D"/>
    <w:rsid w:val="002D636A"/>
    <w:rsid w:val="002D7653"/>
    <w:rsid w:val="002E2AB4"/>
    <w:rsid w:val="002E2F8B"/>
    <w:rsid w:val="002F6D45"/>
    <w:rsid w:val="002F78E5"/>
    <w:rsid w:val="003001F3"/>
    <w:rsid w:val="0030162E"/>
    <w:rsid w:val="003049CF"/>
    <w:rsid w:val="00305A3F"/>
    <w:rsid w:val="003120E7"/>
    <w:rsid w:val="00312BDC"/>
    <w:rsid w:val="00316BC6"/>
    <w:rsid w:val="003261C5"/>
    <w:rsid w:val="003262F2"/>
    <w:rsid w:val="003317C0"/>
    <w:rsid w:val="003347AC"/>
    <w:rsid w:val="00334A02"/>
    <w:rsid w:val="00334BC4"/>
    <w:rsid w:val="0033572B"/>
    <w:rsid w:val="00336F0B"/>
    <w:rsid w:val="003444AC"/>
    <w:rsid w:val="00344AF9"/>
    <w:rsid w:val="00345767"/>
    <w:rsid w:val="00347826"/>
    <w:rsid w:val="003549AF"/>
    <w:rsid w:val="00365687"/>
    <w:rsid w:val="00373018"/>
    <w:rsid w:val="00373814"/>
    <w:rsid w:val="003807DD"/>
    <w:rsid w:val="00381078"/>
    <w:rsid w:val="00382293"/>
    <w:rsid w:val="003869B9"/>
    <w:rsid w:val="00390EAA"/>
    <w:rsid w:val="00394083"/>
    <w:rsid w:val="003957C9"/>
    <w:rsid w:val="00396552"/>
    <w:rsid w:val="003A1940"/>
    <w:rsid w:val="003A1F07"/>
    <w:rsid w:val="003A207A"/>
    <w:rsid w:val="003B0053"/>
    <w:rsid w:val="003B5230"/>
    <w:rsid w:val="003B6584"/>
    <w:rsid w:val="003B738A"/>
    <w:rsid w:val="003C0FC4"/>
    <w:rsid w:val="003C242F"/>
    <w:rsid w:val="003C5CF4"/>
    <w:rsid w:val="003D430E"/>
    <w:rsid w:val="003D6084"/>
    <w:rsid w:val="003E319B"/>
    <w:rsid w:val="003E3FB0"/>
    <w:rsid w:val="003E5DD4"/>
    <w:rsid w:val="003F38CD"/>
    <w:rsid w:val="004018AE"/>
    <w:rsid w:val="00405FDF"/>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10DF"/>
    <w:rsid w:val="004426FF"/>
    <w:rsid w:val="004432BD"/>
    <w:rsid w:val="00443508"/>
    <w:rsid w:val="004451E5"/>
    <w:rsid w:val="0045041F"/>
    <w:rsid w:val="00453F96"/>
    <w:rsid w:val="00455C58"/>
    <w:rsid w:val="004567C5"/>
    <w:rsid w:val="00465014"/>
    <w:rsid w:val="00471C9E"/>
    <w:rsid w:val="0047377F"/>
    <w:rsid w:val="00474771"/>
    <w:rsid w:val="00475977"/>
    <w:rsid w:val="00475B61"/>
    <w:rsid w:val="004804BC"/>
    <w:rsid w:val="00485ED5"/>
    <w:rsid w:val="004907DA"/>
    <w:rsid w:val="00491592"/>
    <w:rsid w:val="00492599"/>
    <w:rsid w:val="004944A8"/>
    <w:rsid w:val="004A6B79"/>
    <w:rsid w:val="004B60D8"/>
    <w:rsid w:val="004C6156"/>
    <w:rsid w:val="004D02F1"/>
    <w:rsid w:val="004D0683"/>
    <w:rsid w:val="004D4C8F"/>
    <w:rsid w:val="004E0624"/>
    <w:rsid w:val="004E4D7F"/>
    <w:rsid w:val="004E73F5"/>
    <w:rsid w:val="004F013B"/>
    <w:rsid w:val="004F67DF"/>
    <w:rsid w:val="004F6838"/>
    <w:rsid w:val="00502262"/>
    <w:rsid w:val="00502370"/>
    <w:rsid w:val="00503C88"/>
    <w:rsid w:val="0050410F"/>
    <w:rsid w:val="00505F33"/>
    <w:rsid w:val="00506162"/>
    <w:rsid w:val="00506D67"/>
    <w:rsid w:val="00510411"/>
    <w:rsid w:val="00510F59"/>
    <w:rsid w:val="00512E5E"/>
    <w:rsid w:val="00515094"/>
    <w:rsid w:val="00517B76"/>
    <w:rsid w:val="00522545"/>
    <w:rsid w:val="00527EB5"/>
    <w:rsid w:val="005300DB"/>
    <w:rsid w:val="00532796"/>
    <w:rsid w:val="00533ED3"/>
    <w:rsid w:val="0053591A"/>
    <w:rsid w:val="00543C8C"/>
    <w:rsid w:val="00546C04"/>
    <w:rsid w:val="00553283"/>
    <w:rsid w:val="0055357B"/>
    <w:rsid w:val="00557B95"/>
    <w:rsid w:val="00560348"/>
    <w:rsid w:val="00562BAB"/>
    <w:rsid w:val="00564064"/>
    <w:rsid w:val="00564DC8"/>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282E"/>
    <w:rsid w:val="005A46E8"/>
    <w:rsid w:val="005A57C4"/>
    <w:rsid w:val="005A6F82"/>
    <w:rsid w:val="005B2486"/>
    <w:rsid w:val="005B342D"/>
    <w:rsid w:val="005B43CB"/>
    <w:rsid w:val="005B7ECF"/>
    <w:rsid w:val="005C7151"/>
    <w:rsid w:val="005D45A4"/>
    <w:rsid w:val="005E0E8B"/>
    <w:rsid w:val="005E51CC"/>
    <w:rsid w:val="005F15EB"/>
    <w:rsid w:val="005F1675"/>
    <w:rsid w:val="005F334A"/>
    <w:rsid w:val="005F4E40"/>
    <w:rsid w:val="005F4EAF"/>
    <w:rsid w:val="005F71F0"/>
    <w:rsid w:val="005F74FB"/>
    <w:rsid w:val="005F7B5D"/>
    <w:rsid w:val="006017F1"/>
    <w:rsid w:val="0060370D"/>
    <w:rsid w:val="00606928"/>
    <w:rsid w:val="00610449"/>
    <w:rsid w:val="00611E6E"/>
    <w:rsid w:val="00612EB1"/>
    <w:rsid w:val="00627D22"/>
    <w:rsid w:val="006309CE"/>
    <w:rsid w:val="00631AB0"/>
    <w:rsid w:val="00632357"/>
    <w:rsid w:val="0063768B"/>
    <w:rsid w:val="0064142B"/>
    <w:rsid w:val="006433E3"/>
    <w:rsid w:val="00647987"/>
    <w:rsid w:val="006520DC"/>
    <w:rsid w:val="00655DE6"/>
    <w:rsid w:val="00656B21"/>
    <w:rsid w:val="00670C9E"/>
    <w:rsid w:val="00674C7B"/>
    <w:rsid w:val="00676736"/>
    <w:rsid w:val="006906C5"/>
    <w:rsid w:val="00690DB5"/>
    <w:rsid w:val="00690E0A"/>
    <w:rsid w:val="00691C2D"/>
    <w:rsid w:val="00696308"/>
    <w:rsid w:val="006A303E"/>
    <w:rsid w:val="006A42C9"/>
    <w:rsid w:val="006A4CA6"/>
    <w:rsid w:val="006B61D1"/>
    <w:rsid w:val="006B6E00"/>
    <w:rsid w:val="006C1825"/>
    <w:rsid w:val="006C75D3"/>
    <w:rsid w:val="006D021C"/>
    <w:rsid w:val="006D465B"/>
    <w:rsid w:val="006D5936"/>
    <w:rsid w:val="006E117F"/>
    <w:rsid w:val="006E2579"/>
    <w:rsid w:val="006E7093"/>
    <w:rsid w:val="007036EE"/>
    <w:rsid w:val="00703D10"/>
    <w:rsid w:val="00703E1A"/>
    <w:rsid w:val="007077E4"/>
    <w:rsid w:val="00710298"/>
    <w:rsid w:val="00711F04"/>
    <w:rsid w:val="007120BF"/>
    <w:rsid w:val="007158B9"/>
    <w:rsid w:val="0071743E"/>
    <w:rsid w:val="00724226"/>
    <w:rsid w:val="00726336"/>
    <w:rsid w:val="00726C97"/>
    <w:rsid w:val="00730089"/>
    <w:rsid w:val="0073084E"/>
    <w:rsid w:val="00732779"/>
    <w:rsid w:val="00733795"/>
    <w:rsid w:val="007460D0"/>
    <w:rsid w:val="00751853"/>
    <w:rsid w:val="007569DE"/>
    <w:rsid w:val="007630AD"/>
    <w:rsid w:val="007719FB"/>
    <w:rsid w:val="00772A48"/>
    <w:rsid w:val="00776DEF"/>
    <w:rsid w:val="0077770B"/>
    <w:rsid w:val="007837B7"/>
    <w:rsid w:val="00783D36"/>
    <w:rsid w:val="00787F18"/>
    <w:rsid w:val="00793A1F"/>
    <w:rsid w:val="0079736B"/>
    <w:rsid w:val="007B21A5"/>
    <w:rsid w:val="007B5055"/>
    <w:rsid w:val="007B69F9"/>
    <w:rsid w:val="007B6AE7"/>
    <w:rsid w:val="007C2DDA"/>
    <w:rsid w:val="007C2FCE"/>
    <w:rsid w:val="007C4A08"/>
    <w:rsid w:val="007C707A"/>
    <w:rsid w:val="007D142F"/>
    <w:rsid w:val="007E41C9"/>
    <w:rsid w:val="007E67A5"/>
    <w:rsid w:val="007E6D96"/>
    <w:rsid w:val="007F07D4"/>
    <w:rsid w:val="007F2C49"/>
    <w:rsid w:val="007F312D"/>
    <w:rsid w:val="007F487E"/>
    <w:rsid w:val="0080044F"/>
    <w:rsid w:val="00802C24"/>
    <w:rsid w:val="00806B94"/>
    <w:rsid w:val="00812C83"/>
    <w:rsid w:val="00815534"/>
    <w:rsid w:val="00821D2E"/>
    <w:rsid w:val="008252EF"/>
    <w:rsid w:val="0082550E"/>
    <w:rsid w:val="0082670E"/>
    <w:rsid w:val="00827D45"/>
    <w:rsid w:val="00830DFC"/>
    <w:rsid w:val="00832370"/>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535B"/>
    <w:rsid w:val="00876A44"/>
    <w:rsid w:val="0088492A"/>
    <w:rsid w:val="00884B5A"/>
    <w:rsid w:val="00887782"/>
    <w:rsid w:val="008910CE"/>
    <w:rsid w:val="00892243"/>
    <w:rsid w:val="00893D8B"/>
    <w:rsid w:val="00895EA1"/>
    <w:rsid w:val="008977BB"/>
    <w:rsid w:val="008A108D"/>
    <w:rsid w:val="008A5814"/>
    <w:rsid w:val="008A6158"/>
    <w:rsid w:val="008A67EC"/>
    <w:rsid w:val="008B0BBA"/>
    <w:rsid w:val="008B221C"/>
    <w:rsid w:val="008B35E9"/>
    <w:rsid w:val="008C00D3"/>
    <w:rsid w:val="008C039A"/>
    <w:rsid w:val="008C3708"/>
    <w:rsid w:val="008C45D6"/>
    <w:rsid w:val="008D13ED"/>
    <w:rsid w:val="008D16DA"/>
    <w:rsid w:val="008D3169"/>
    <w:rsid w:val="008D5880"/>
    <w:rsid w:val="008D7C10"/>
    <w:rsid w:val="008E37E4"/>
    <w:rsid w:val="008E42E8"/>
    <w:rsid w:val="008E6023"/>
    <w:rsid w:val="008F1442"/>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61B30"/>
    <w:rsid w:val="0096320E"/>
    <w:rsid w:val="00965A4B"/>
    <w:rsid w:val="00966860"/>
    <w:rsid w:val="009715B4"/>
    <w:rsid w:val="009749E7"/>
    <w:rsid w:val="009771DB"/>
    <w:rsid w:val="00977852"/>
    <w:rsid w:val="0098037F"/>
    <w:rsid w:val="009807EA"/>
    <w:rsid w:val="00981A68"/>
    <w:rsid w:val="00983CBF"/>
    <w:rsid w:val="00984954"/>
    <w:rsid w:val="009854DE"/>
    <w:rsid w:val="00986698"/>
    <w:rsid w:val="0099135F"/>
    <w:rsid w:val="009920B7"/>
    <w:rsid w:val="00993E2C"/>
    <w:rsid w:val="009962E0"/>
    <w:rsid w:val="00996D46"/>
    <w:rsid w:val="00997244"/>
    <w:rsid w:val="009A2AB7"/>
    <w:rsid w:val="009A2D61"/>
    <w:rsid w:val="009A3660"/>
    <w:rsid w:val="009B5095"/>
    <w:rsid w:val="009B734C"/>
    <w:rsid w:val="009C796F"/>
    <w:rsid w:val="009D0A04"/>
    <w:rsid w:val="009D29C8"/>
    <w:rsid w:val="009D2B49"/>
    <w:rsid w:val="009D2DF6"/>
    <w:rsid w:val="009D680D"/>
    <w:rsid w:val="009E3007"/>
    <w:rsid w:val="009E34B3"/>
    <w:rsid w:val="009E519C"/>
    <w:rsid w:val="009E5514"/>
    <w:rsid w:val="009F0A58"/>
    <w:rsid w:val="009F1094"/>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1394"/>
    <w:rsid w:val="00A63318"/>
    <w:rsid w:val="00A6649D"/>
    <w:rsid w:val="00A731E5"/>
    <w:rsid w:val="00A83C8E"/>
    <w:rsid w:val="00A84742"/>
    <w:rsid w:val="00A85A63"/>
    <w:rsid w:val="00A879B3"/>
    <w:rsid w:val="00A91437"/>
    <w:rsid w:val="00A93019"/>
    <w:rsid w:val="00A93CED"/>
    <w:rsid w:val="00A93CFA"/>
    <w:rsid w:val="00A97440"/>
    <w:rsid w:val="00A97924"/>
    <w:rsid w:val="00AB38E3"/>
    <w:rsid w:val="00AB45FE"/>
    <w:rsid w:val="00AB5682"/>
    <w:rsid w:val="00AB67AE"/>
    <w:rsid w:val="00AC1544"/>
    <w:rsid w:val="00AC1B5A"/>
    <w:rsid w:val="00AC34F2"/>
    <w:rsid w:val="00AD127C"/>
    <w:rsid w:val="00AD60F3"/>
    <w:rsid w:val="00AE0913"/>
    <w:rsid w:val="00AE1EC1"/>
    <w:rsid w:val="00AE4EA9"/>
    <w:rsid w:val="00AE5194"/>
    <w:rsid w:val="00AE63AB"/>
    <w:rsid w:val="00AE7287"/>
    <w:rsid w:val="00AF5C64"/>
    <w:rsid w:val="00AF5E9D"/>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6A"/>
    <w:rsid w:val="00B518A0"/>
    <w:rsid w:val="00B55E27"/>
    <w:rsid w:val="00B5632F"/>
    <w:rsid w:val="00B5731B"/>
    <w:rsid w:val="00B66C8B"/>
    <w:rsid w:val="00B743DC"/>
    <w:rsid w:val="00B80FBC"/>
    <w:rsid w:val="00B822CB"/>
    <w:rsid w:val="00B831D6"/>
    <w:rsid w:val="00B92537"/>
    <w:rsid w:val="00B9307A"/>
    <w:rsid w:val="00B93968"/>
    <w:rsid w:val="00B96911"/>
    <w:rsid w:val="00B96B00"/>
    <w:rsid w:val="00BA13F1"/>
    <w:rsid w:val="00BA58B1"/>
    <w:rsid w:val="00BA61E9"/>
    <w:rsid w:val="00BB0DAF"/>
    <w:rsid w:val="00BB1B64"/>
    <w:rsid w:val="00BB2842"/>
    <w:rsid w:val="00BB3C0B"/>
    <w:rsid w:val="00BC0433"/>
    <w:rsid w:val="00BC14E4"/>
    <w:rsid w:val="00BC3516"/>
    <w:rsid w:val="00BC3E31"/>
    <w:rsid w:val="00BC68E0"/>
    <w:rsid w:val="00BD1B30"/>
    <w:rsid w:val="00BD383E"/>
    <w:rsid w:val="00BE377E"/>
    <w:rsid w:val="00BE584E"/>
    <w:rsid w:val="00BF4916"/>
    <w:rsid w:val="00BF760D"/>
    <w:rsid w:val="00C00628"/>
    <w:rsid w:val="00C03080"/>
    <w:rsid w:val="00C06D3E"/>
    <w:rsid w:val="00C10811"/>
    <w:rsid w:val="00C24CC1"/>
    <w:rsid w:val="00C26E9A"/>
    <w:rsid w:val="00C27D59"/>
    <w:rsid w:val="00C3199F"/>
    <w:rsid w:val="00C31E5E"/>
    <w:rsid w:val="00C33BE3"/>
    <w:rsid w:val="00C34AE0"/>
    <w:rsid w:val="00C35E23"/>
    <w:rsid w:val="00C41CE8"/>
    <w:rsid w:val="00C4319B"/>
    <w:rsid w:val="00C566D7"/>
    <w:rsid w:val="00C56945"/>
    <w:rsid w:val="00C63B36"/>
    <w:rsid w:val="00C7258B"/>
    <w:rsid w:val="00C74142"/>
    <w:rsid w:val="00C762AA"/>
    <w:rsid w:val="00C770EC"/>
    <w:rsid w:val="00C77C38"/>
    <w:rsid w:val="00C821C5"/>
    <w:rsid w:val="00C843BF"/>
    <w:rsid w:val="00C843FF"/>
    <w:rsid w:val="00C847C6"/>
    <w:rsid w:val="00C85E69"/>
    <w:rsid w:val="00C866B5"/>
    <w:rsid w:val="00C87016"/>
    <w:rsid w:val="00C90BF6"/>
    <w:rsid w:val="00C90FF8"/>
    <w:rsid w:val="00C92595"/>
    <w:rsid w:val="00C977BF"/>
    <w:rsid w:val="00CA5B59"/>
    <w:rsid w:val="00CC27B7"/>
    <w:rsid w:val="00CC3B0F"/>
    <w:rsid w:val="00CC3D17"/>
    <w:rsid w:val="00CC51DF"/>
    <w:rsid w:val="00CC6CA6"/>
    <w:rsid w:val="00CD1CF1"/>
    <w:rsid w:val="00CD1EC2"/>
    <w:rsid w:val="00CD3E5F"/>
    <w:rsid w:val="00CE488F"/>
    <w:rsid w:val="00CE77CD"/>
    <w:rsid w:val="00CE7D4D"/>
    <w:rsid w:val="00CF2453"/>
    <w:rsid w:val="00CF27A7"/>
    <w:rsid w:val="00CF39C2"/>
    <w:rsid w:val="00D01ADE"/>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298C"/>
    <w:rsid w:val="00D439B7"/>
    <w:rsid w:val="00D47BA7"/>
    <w:rsid w:val="00D51A04"/>
    <w:rsid w:val="00D5564D"/>
    <w:rsid w:val="00D57AE3"/>
    <w:rsid w:val="00D60078"/>
    <w:rsid w:val="00D6295C"/>
    <w:rsid w:val="00D63B5A"/>
    <w:rsid w:val="00D6576C"/>
    <w:rsid w:val="00D67EC8"/>
    <w:rsid w:val="00D7286F"/>
    <w:rsid w:val="00D75F36"/>
    <w:rsid w:val="00D80415"/>
    <w:rsid w:val="00D80EE5"/>
    <w:rsid w:val="00D83F1E"/>
    <w:rsid w:val="00D84ABC"/>
    <w:rsid w:val="00D871E2"/>
    <w:rsid w:val="00D92B6C"/>
    <w:rsid w:val="00D9350B"/>
    <w:rsid w:val="00D957BE"/>
    <w:rsid w:val="00D96E16"/>
    <w:rsid w:val="00D977C9"/>
    <w:rsid w:val="00DA13D5"/>
    <w:rsid w:val="00DB2538"/>
    <w:rsid w:val="00DB3CC6"/>
    <w:rsid w:val="00DB3DD9"/>
    <w:rsid w:val="00DB71CF"/>
    <w:rsid w:val="00DC226B"/>
    <w:rsid w:val="00DC2EEF"/>
    <w:rsid w:val="00DC3BDA"/>
    <w:rsid w:val="00DC6E4F"/>
    <w:rsid w:val="00DC7609"/>
    <w:rsid w:val="00DD4116"/>
    <w:rsid w:val="00DE075D"/>
    <w:rsid w:val="00DE7AAC"/>
    <w:rsid w:val="00DF1489"/>
    <w:rsid w:val="00DF1DE4"/>
    <w:rsid w:val="00DF3DBE"/>
    <w:rsid w:val="00DF4692"/>
    <w:rsid w:val="00DF789B"/>
    <w:rsid w:val="00E01A4F"/>
    <w:rsid w:val="00E025F4"/>
    <w:rsid w:val="00E026F3"/>
    <w:rsid w:val="00E03189"/>
    <w:rsid w:val="00E03B5A"/>
    <w:rsid w:val="00E04AED"/>
    <w:rsid w:val="00E12160"/>
    <w:rsid w:val="00E159E0"/>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57B2D"/>
    <w:rsid w:val="00E62551"/>
    <w:rsid w:val="00E63466"/>
    <w:rsid w:val="00E6401D"/>
    <w:rsid w:val="00E64574"/>
    <w:rsid w:val="00E70D51"/>
    <w:rsid w:val="00E72304"/>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47B4"/>
    <w:rsid w:val="00EA6885"/>
    <w:rsid w:val="00EB6C6C"/>
    <w:rsid w:val="00EC147C"/>
    <w:rsid w:val="00EC3822"/>
    <w:rsid w:val="00EC546E"/>
    <w:rsid w:val="00ED470F"/>
    <w:rsid w:val="00ED7270"/>
    <w:rsid w:val="00ED73FD"/>
    <w:rsid w:val="00EE11F7"/>
    <w:rsid w:val="00EE29BC"/>
    <w:rsid w:val="00EE2FA4"/>
    <w:rsid w:val="00EE49D1"/>
    <w:rsid w:val="00EE4B7A"/>
    <w:rsid w:val="00EE7D88"/>
    <w:rsid w:val="00EF2BB9"/>
    <w:rsid w:val="00EF3383"/>
    <w:rsid w:val="00EF3503"/>
    <w:rsid w:val="00EF56DB"/>
    <w:rsid w:val="00EF746A"/>
    <w:rsid w:val="00EF7902"/>
    <w:rsid w:val="00EF7F69"/>
    <w:rsid w:val="00F00EA2"/>
    <w:rsid w:val="00F02A54"/>
    <w:rsid w:val="00F02B71"/>
    <w:rsid w:val="00F04FE2"/>
    <w:rsid w:val="00F06FEF"/>
    <w:rsid w:val="00F15C2E"/>
    <w:rsid w:val="00F16BA2"/>
    <w:rsid w:val="00F1726D"/>
    <w:rsid w:val="00F1783F"/>
    <w:rsid w:val="00F259E5"/>
    <w:rsid w:val="00F26CB6"/>
    <w:rsid w:val="00F31359"/>
    <w:rsid w:val="00F3359D"/>
    <w:rsid w:val="00F4081B"/>
    <w:rsid w:val="00F433C4"/>
    <w:rsid w:val="00F4396F"/>
    <w:rsid w:val="00F445DB"/>
    <w:rsid w:val="00F44A76"/>
    <w:rsid w:val="00F47BAF"/>
    <w:rsid w:val="00F5060C"/>
    <w:rsid w:val="00F51274"/>
    <w:rsid w:val="00F519B8"/>
    <w:rsid w:val="00F51D84"/>
    <w:rsid w:val="00F53CCE"/>
    <w:rsid w:val="00F54097"/>
    <w:rsid w:val="00F54157"/>
    <w:rsid w:val="00F607B8"/>
    <w:rsid w:val="00F62832"/>
    <w:rsid w:val="00F62CB0"/>
    <w:rsid w:val="00F64C72"/>
    <w:rsid w:val="00F6507C"/>
    <w:rsid w:val="00F7214D"/>
    <w:rsid w:val="00F74197"/>
    <w:rsid w:val="00F75B4D"/>
    <w:rsid w:val="00F80935"/>
    <w:rsid w:val="00F86702"/>
    <w:rsid w:val="00F8684E"/>
    <w:rsid w:val="00F91755"/>
    <w:rsid w:val="00F91B34"/>
    <w:rsid w:val="00F940B6"/>
    <w:rsid w:val="00F940FB"/>
    <w:rsid w:val="00F9526F"/>
    <w:rsid w:val="00FA030C"/>
    <w:rsid w:val="00FA0609"/>
    <w:rsid w:val="00FA2334"/>
    <w:rsid w:val="00FA34CD"/>
    <w:rsid w:val="00FA7497"/>
    <w:rsid w:val="00FB23E9"/>
    <w:rsid w:val="00FB60E3"/>
    <w:rsid w:val="00FC013F"/>
    <w:rsid w:val="00FC111C"/>
    <w:rsid w:val="00FC3F7D"/>
    <w:rsid w:val="00FC5C72"/>
    <w:rsid w:val="00FC6D47"/>
    <w:rsid w:val="00FC6FD6"/>
    <w:rsid w:val="00FD67EB"/>
    <w:rsid w:val="00FD69D6"/>
    <w:rsid w:val="00FD76ED"/>
    <w:rsid w:val="00FE1A63"/>
    <w:rsid w:val="00FE2F17"/>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rsid w:val="00224229"/>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DBEBD-341C-E04A-8053-C2D2A5D81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39</Pages>
  <Words>12030</Words>
  <Characters>68577</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894</cp:revision>
  <dcterms:created xsi:type="dcterms:W3CDTF">2019-08-01T09:54:00Z</dcterms:created>
  <dcterms:modified xsi:type="dcterms:W3CDTF">2019-08-1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